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280F2778" w:rsidR="00BD65F0" w:rsidRDefault="000173D1"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What does pathology have to do with disease ecology? Linking pathogenesis to viral spillover dynamics </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25AD9F39" w14:textId="77777777" w:rsidR="00C73CA8"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Rello and Sanjuán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Phylogeny is likely to capture a broad range of host biological traits that enabl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p>
    <w:p w14:paraId="41135A4F" w14:textId="7CA37432" w:rsidR="00A12C22" w:rsidRPr="005B5ECF" w:rsidRDefault="00C73CA8" w:rsidP="00A12C22">
      <w:pPr>
        <w:spacing w:line="480" w:lineRule="auto"/>
        <w:rPr>
          <w:rFonts w:ascii="Arial" w:hAnsi="Arial" w:cs="Arial"/>
          <w:sz w:val="20"/>
          <w:szCs w:val="20"/>
        </w:rPr>
      </w:pPr>
      <w:r w:rsidRPr="00AA6AB3">
        <w:rPr>
          <w:rFonts w:ascii="Arial" w:hAnsi="Arial" w:cs="Arial"/>
          <w:sz w:val="20"/>
          <w:szCs w:val="20"/>
        </w:rPr>
        <w:t xml:space="preserve">Whilst there has been much investigation of specific </w:t>
      </w:r>
      <w:r>
        <w:rPr>
          <w:rFonts w:ascii="Arial" w:hAnsi="Arial" w:cs="Arial"/>
          <w:sz w:val="20"/>
          <w:szCs w:val="20"/>
        </w:rPr>
        <w:t xml:space="preserve">pathogen and host traits </w:t>
      </w:r>
      <w:r w:rsidRPr="00AA6AB3">
        <w:rPr>
          <w:rFonts w:ascii="Arial" w:hAnsi="Arial" w:cs="Arial"/>
          <w:sz w:val="20"/>
          <w:szCs w:val="20"/>
        </w:rPr>
        <w:t xml:space="preserve">involved in </w:t>
      </w:r>
      <w:commentRangeStart w:id="1"/>
      <w:commentRangeEnd w:id="1"/>
      <w:r w:rsidRPr="00BE501D">
        <w:rPr>
          <w:rFonts w:ascii="Arial" w:hAnsi="Arial" w:cs="Arial"/>
          <w:sz w:val="20"/>
          <w:szCs w:val="20"/>
        </w:rPr>
        <w:commentReference w:id="1"/>
      </w:r>
      <w:r w:rsidRPr="00AA6AB3">
        <w:rPr>
          <w:rFonts w:ascii="Arial" w:hAnsi="Arial" w:cs="Arial"/>
          <w:sz w:val="20"/>
          <w:szCs w:val="20"/>
        </w:rPr>
        <w:t>cross species transmission, there has been little research on the interplay between host and pathogen</w:t>
      </w:r>
      <w:r>
        <w:rPr>
          <w:rFonts w:ascii="Arial" w:hAnsi="Arial" w:cs="Arial"/>
          <w:sz w:val="20"/>
          <w:szCs w:val="20"/>
        </w:rPr>
        <w:t xml:space="preserve"> in disease spillover models </w:t>
      </w:r>
      <w:r>
        <w:rPr>
          <w:rFonts w:ascii="Arial" w:hAnsi="Arial" w:cs="Arial"/>
          <w:b/>
          <w:bCs/>
          <w:sz w:val="20"/>
          <w:szCs w:val="20"/>
        </w:rPr>
        <w:t>figx</w:t>
      </w:r>
      <w:r>
        <w:rPr>
          <w:rFonts w:ascii="Arial" w:hAnsi="Arial" w:cs="Arial"/>
          <w:sz w:val="20"/>
          <w:szCs w:val="20"/>
        </w:rPr>
        <w:t>.</w:t>
      </w:r>
    </w:p>
    <w:p w14:paraId="52052D5B" w14:textId="294E56F5" w:rsidR="00D63974" w:rsidRPr="00A43FAB" w:rsidRDefault="00D63974" w:rsidP="00AA6AB3">
      <w:pPr>
        <w:spacing w:line="480" w:lineRule="auto"/>
        <w:rPr>
          <w:rFonts w:ascii="Arial" w:hAnsi="Arial" w:cs="Arial"/>
          <w:sz w:val="20"/>
          <w:szCs w:val="20"/>
          <w:highlight w:val="yellow"/>
        </w:rPr>
      </w:pPr>
      <w:r w:rsidRPr="00A43FAB">
        <w:rPr>
          <w:rFonts w:ascii="Arial" w:hAnsi="Arial" w:cs="Arial"/>
          <w:sz w:val="20"/>
          <w:szCs w:val="20"/>
          <w:highlight w:val="yellow"/>
        </w:rPr>
        <w:t>Pathogen–host–environment interplay and disease emergence</w:t>
      </w:r>
    </w:p>
    <w:p w14:paraId="05820CBC" w14:textId="07DC92BB" w:rsidR="003F215B" w:rsidRPr="00A43FAB" w:rsidRDefault="00C73CA8" w:rsidP="00BE501D">
      <w:pPr>
        <w:spacing w:line="480" w:lineRule="auto"/>
        <w:rPr>
          <w:rFonts w:ascii="Arial" w:hAnsi="Arial" w:cs="Arial"/>
          <w:sz w:val="20"/>
          <w:szCs w:val="20"/>
          <w:highlight w:val="yellow"/>
        </w:rPr>
      </w:pPr>
      <w:r>
        <w:rPr>
          <w:rFonts w:ascii="Arial" w:hAnsi="Arial" w:cs="Arial"/>
          <w:noProof/>
          <w:sz w:val="20"/>
          <w:szCs w:val="20"/>
        </w:rPr>
        <w:lastRenderedPageBreak/>
        <mc:AlternateContent>
          <mc:Choice Requires="wpg">
            <w:drawing>
              <wp:anchor distT="0" distB="0" distL="114300" distR="114300" simplePos="0" relativeHeight="251695104" behindDoc="0" locked="0" layoutInCell="1" allowOverlap="1" wp14:anchorId="5CE74BAD" wp14:editId="5B3BC270">
                <wp:simplePos x="0" y="0"/>
                <wp:positionH relativeFrom="column">
                  <wp:posOffset>-1344</wp:posOffset>
                </wp:positionH>
                <wp:positionV relativeFrom="paragraph">
                  <wp:posOffset>554007</wp:posOffset>
                </wp:positionV>
                <wp:extent cx="5645426" cy="4055166"/>
                <wp:effectExtent l="0" t="0" r="12700" b="21590"/>
                <wp:wrapTopAndBottom/>
                <wp:docPr id="257" name="Group 257"/>
                <wp:cNvGraphicFramePr/>
                <a:graphic xmlns:a="http://schemas.openxmlformats.org/drawingml/2006/main">
                  <a:graphicData uri="http://schemas.microsoft.com/office/word/2010/wordprocessingGroup">
                    <wpg:wgp>
                      <wpg:cNvGrpSpPr/>
                      <wpg:grpSpPr>
                        <a:xfrm>
                          <a:off x="0" y="0"/>
                          <a:ext cx="5645426" cy="4055166"/>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3" y="617517"/>
                            <a:ext cx="1247775" cy="269875"/>
                          </a:xfrm>
                          <a:prstGeom prst="rect">
                            <a:avLst/>
                          </a:prstGeom>
                          <a:solidFill>
                            <a:srgbClr val="FFFFFF"/>
                          </a:solidFill>
                          <a:ln w="9525">
                            <a:solidFill>
                              <a:srgbClr val="000000"/>
                            </a:solidFill>
                            <a:miter lim="800000"/>
                            <a:headEnd/>
                            <a:tailEnd/>
                          </a:ln>
                        </wps:spPr>
                        <wps:txbx>
                          <w:txbxContent>
                            <w:p w14:paraId="5606D83D" w14:textId="20A77EFC" w:rsidR="00B73B72" w:rsidRDefault="00B73B72">
                              <w: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232561"/>
                            <a:ext cx="779145" cy="309880"/>
                          </a:xfrm>
                          <a:prstGeom prst="rect">
                            <a:avLst/>
                          </a:prstGeom>
                          <a:solidFill>
                            <a:srgbClr val="FFFFFF"/>
                          </a:solidFill>
                          <a:ln w="9525">
                            <a:solidFill>
                              <a:srgbClr val="000000"/>
                            </a:solidFill>
                            <a:miter lim="800000"/>
                            <a:headEnd/>
                            <a:tailEnd/>
                          </a:ln>
                        </wps:spPr>
                        <wps:txbx>
                          <w:txbxContent>
                            <w:p w14:paraId="15C1DC3F" w14:textId="7D46D6E1" w:rsidR="00B73B72" w:rsidRPr="00BE501D" w:rsidRDefault="00B73B72" w:rsidP="00B73B72">
                              <w:pPr>
                                <w:rPr>
                                  <w:lang w:val="en-GB"/>
                                </w:rPr>
                              </w:pPr>
                              <w:r>
                                <w:rPr>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309880"/>
                          </a:xfrm>
                          <a:prstGeom prst="rect">
                            <a:avLst/>
                          </a:prstGeom>
                          <a:solidFill>
                            <a:srgbClr val="FFFFFF"/>
                          </a:solidFill>
                          <a:ln w="9525">
                            <a:solidFill>
                              <a:srgbClr val="000000"/>
                            </a:solidFill>
                            <a:miter lim="800000"/>
                            <a:headEnd/>
                            <a:tailEnd/>
                          </a:ln>
                        </wps:spPr>
                        <wps:txbx>
                          <w:txbxContent>
                            <w:p w14:paraId="38A36E37" w14:textId="6B42466A" w:rsidR="00B73B72" w:rsidRPr="00BE501D" w:rsidRDefault="00B73B72" w:rsidP="00B73B72">
                              <w:pPr>
                                <w:rPr>
                                  <w:lang w:val="en-GB"/>
                                </w:rPr>
                              </w:pPr>
                              <w:r>
                                <w:rPr>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269875"/>
                          </a:xfrm>
                          <a:prstGeom prst="rect">
                            <a:avLst/>
                          </a:prstGeom>
                          <a:solidFill>
                            <a:srgbClr val="FFFFFF"/>
                          </a:solidFill>
                          <a:ln w="9525">
                            <a:solidFill>
                              <a:srgbClr val="000000"/>
                            </a:solidFill>
                            <a:miter lim="800000"/>
                            <a:headEnd/>
                            <a:tailEnd/>
                          </a:ln>
                        </wps:spPr>
                        <wps:txbx>
                          <w:txbxContent>
                            <w:p w14:paraId="3F62932A" w14:textId="084E6205" w:rsidR="00B73B72" w:rsidRPr="00BE501D" w:rsidRDefault="00B73B72" w:rsidP="00B73B72">
                              <w:pPr>
                                <w:rPr>
                                  <w:lang w:val="en-GB"/>
                                </w:rPr>
                              </w:pPr>
                              <w:r>
                                <w:rPr>
                                  <w:lang w:val="en-GB"/>
                                </w:rPr>
                                <w:t>Host Traits</w:t>
                              </w:r>
                            </w:p>
                          </w:txbxContent>
                        </wps:txbx>
                        <wps:bodyPr rot="0" vert="horz" wrap="square" lIns="91440" tIns="45720" rIns="91440" bIns="45720" anchor="t" anchorCtr="0">
                          <a:noAutofit/>
                        </wps:bodyPr>
                      </wps:wsp>
                    </wpg:wgp>
                  </a:graphicData>
                </a:graphic>
              </wp:anchor>
            </w:drawing>
          </mc:Choice>
          <mc:Fallback>
            <w:pict>
              <v:group w14:anchorId="5CE74BAD" id="Group 257" o:spid="_x0000_s1026" style="position:absolute;margin-left:-.1pt;margin-top:43.6pt;width:444.5pt;height:319.3pt;z-index:251695104" coordsize="56454,40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">
                <v:group id="Group 55" o:spid="_x0000_s1027"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8"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" filled="f" strokecolor="#70ad47 [3209]" strokeweight="1pt"/>
                  <v:oval id="Oval 52" o:spid="_x0000_s1029"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" filled="f" strokecolor="#ed7d31 [3205]" strokeweight="1pt">
                    <v:stroke joinstyle="miter"/>
                  </v:oval>
                  <v:oval id="Oval 53" o:spid="_x0000_s1030"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" filled="f" strokecolor="#1f3763 [1604]" strokeweight="1pt">
                    <v:stroke joinstyle="miter"/>
                  </v:oval>
                  <v:roundrect id="Rectangle: Rounded Corners 54" o:spid="_x0000_s1031"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" filled="f" strokecolor="red" strokeweight="1pt">
                    <v:stroke joinstyle="miter"/>
                  </v:roundrect>
                </v:group>
                <v:shapetype id="_x0000_t202" coordsize="21600,21600" o:spt="202" path="m,l,21600r21600,l21600,xe">
                  <v:stroke joinstyle="miter"/>
                  <v:path gradientshapeok="t" o:connecttype="rect"/>
                </v:shapetype>
                <v:shape id="_x0000_s1032" type="#_x0000_t202" style="position:absolute;left:10331;top:6175;width:12478;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">
                  <v:textbox>
                    <w:txbxContent>
                      <w:p w14:paraId="5606D83D" w14:textId="20A77EFC" w:rsidR="00B73B72" w:rsidRDefault="00B73B72">
                        <w:r>
                          <w:t>Ecological Drivers</w:t>
                        </w:r>
                      </w:p>
                    </w:txbxContent>
                  </v:textbox>
                </v:shape>
                <v:shape id="_x0000_s1033" type="#_x0000_t202" style="position:absolute;left:23869;top:22325;width:7791;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">
                  <v:textbox>
                    <w:txbxContent>
                      <w:p w14:paraId="15C1DC3F" w14:textId="7D46D6E1" w:rsidR="00B73B72" w:rsidRPr="00BE501D" w:rsidRDefault="00B73B72" w:rsidP="00B73B72">
                        <w:pPr>
                          <w:rPr>
                            <w:lang w:val="en-GB"/>
                          </w:rPr>
                        </w:pPr>
                        <w:r>
                          <w:rPr>
                            <w:lang w:val="en-GB"/>
                          </w:rPr>
                          <w:t>Pathology</w:t>
                        </w:r>
                      </w:p>
                    </w:txbxContent>
                  </v:textbox>
                </v:shape>
                <v:shape id="_x0000_s1034" type="#_x0000_t202" style="position:absolute;left:12706;top:16506;width:8744;height:30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">
                  <v:textbox>
                    <w:txbxContent>
                      <w:p w14:paraId="38A36E37" w14:textId="6B42466A" w:rsidR="00B73B72" w:rsidRPr="00BE501D" w:rsidRDefault="00B73B72" w:rsidP="00B73B72">
                        <w:pPr>
                          <w:rPr>
                            <w:lang w:val="en-GB"/>
                          </w:rPr>
                        </w:pPr>
                        <w:r>
                          <w:rPr>
                            <w:lang w:val="en-GB"/>
                          </w:rPr>
                          <w:t>Viral Traits</w:t>
                        </w:r>
                      </w:p>
                    </w:txbxContent>
                  </v:textbox>
                </v:shape>
                <v:shape id="_x0000_s1035" type="#_x0000_t202" style="position:absolute;left:33013;top:16506;width:9220;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">
                  <v:textbox>
                    <w:txbxContent>
                      <w:p w14:paraId="3F62932A" w14:textId="084E6205" w:rsidR="00B73B72" w:rsidRPr="00BE501D" w:rsidRDefault="00B73B72" w:rsidP="00B73B72">
                        <w:pPr>
                          <w:rPr>
                            <w:lang w:val="en-GB"/>
                          </w:rPr>
                        </w:pPr>
                        <w:r>
                          <w:rPr>
                            <w:lang w:val="en-GB"/>
                          </w:rPr>
                          <w:t>Host Traits</w:t>
                        </w:r>
                      </w:p>
                    </w:txbxContent>
                  </v:textbox>
                </v:shape>
                <w10:wrap type="topAndBottom"/>
              </v:group>
            </w:pict>
          </mc:Fallback>
        </mc:AlternateContent>
      </w:r>
      <w:r w:rsidR="003F215B" w:rsidRPr="00A43FAB">
        <w:rPr>
          <w:rFonts w:ascii="Arial" w:hAnsi="Arial" w:cs="Arial"/>
          <w:sz w:val="20"/>
          <w:szCs w:val="20"/>
          <w:highlight w:val="yellow"/>
        </w:rPr>
        <w:t>Enveloped viruses show increased propensity to cross-species transmission and zoonosis</w:t>
      </w:r>
    </w:p>
    <w:p w14:paraId="67AAC374" w14:textId="75D05F00" w:rsidR="003F215B" w:rsidRPr="00A43FAB" w:rsidRDefault="003F215B" w:rsidP="00BE501D">
      <w:pPr>
        <w:spacing w:line="480" w:lineRule="auto"/>
        <w:rPr>
          <w:rFonts w:ascii="Arial" w:hAnsi="Arial" w:cs="Arial"/>
          <w:sz w:val="20"/>
          <w:szCs w:val="20"/>
          <w:highlight w:val="yellow"/>
        </w:rPr>
      </w:pPr>
      <w:r w:rsidRPr="00A43FAB">
        <w:rPr>
          <w:rFonts w:ascii="Arial" w:hAnsi="Arial" w:cs="Arial"/>
          <w:sz w:val="20"/>
          <w:szCs w:val="20"/>
          <w:highlight w:val="yellow"/>
        </w:rPr>
        <w:t>Identifying and prioritizing potential human-infecting viruses from their genome sequences</w:t>
      </w:r>
    </w:p>
    <w:p w14:paraId="57068B06" w14:textId="01AA7784" w:rsidR="003F215B" w:rsidRPr="00A43FAB" w:rsidRDefault="003F215B" w:rsidP="00BE501D">
      <w:pPr>
        <w:spacing w:line="480" w:lineRule="auto"/>
        <w:rPr>
          <w:rFonts w:ascii="Arial" w:hAnsi="Arial" w:cs="Arial"/>
          <w:sz w:val="20"/>
          <w:szCs w:val="20"/>
          <w:highlight w:val="yellow"/>
        </w:rPr>
      </w:pPr>
      <w:r w:rsidRPr="00A43FAB">
        <w:rPr>
          <w:rFonts w:ascii="Arial" w:hAnsi="Arial" w:cs="Arial"/>
          <w:sz w:val="20"/>
          <w:szCs w:val="20"/>
          <w:highlight w:val="yellow"/>
        </w:rPr>
        <w:t>Phylogenetic aggregation increases zoonotic potential of mammalian viruses</w:t>
      </w:r>
    </w:p>
    <w:p w14:paraId="0E3934C7" w14:textId="4CD38DFD" w:rsidR="003F215B" w:rsidRPr="00A43FAB" w:rsidRDefault="003F215B" w:rsidP="00BE501D">
      <w:pPr>
        <w:spacing w:line="480" w:lineRule="auto"/>
        <w:rPr>
          <w:rFonts w:ascii="Arial" w:hAnsi="Arial" w:cs="Arial"/>
          <w:sz w:val="20"/>
          <w:szCs w:val="20"/>
          <w:highlight w:val="yellow"/>
        </w:rPr>
      </w:pPr>
      <w:r w:rsidRPr="00A43FAB">
        <w:rPr>
          <w:rFonts w:ascii="Arial" w:hAnsi="Arial" w:cs="Arial"/>
          <w:sz w:val="20"/>
          <w:szCs w:val="20"/>
          <w:highlight w:val="yellow"/>
        </w:rPr>
        <w:t>Host phylogenetic distance drives trends in virus virulence and transmissibility across the animal–human interface</w:t>
      </w:r>
    </w:p>
    <w:p w14:paraId="6D631FED" w14:textId="1F24D322" w:rsidR="003F215B" w:rsidRPr="00A43FAB" w:rsidRDefault="003F215B" w:rsidP="00BE501D">
      <w:pPr>
        <w:spacing w:line="480" w:lineRule="auto"/>
        <w:rPr>
          <w:rFonts w:ascii="Arial" w:hAnsi="Arial" w:cs="Arial"/>
          <w:sz w:val="20"/>
          <w:szCs w:val="20"/>
          <w:highlight w:val="yellow"/>
        </w:rPr>
      </w:pPr>
      <w:r w:rsidRPr="00A43FAB">
        <w:rPr>
          <w:rFonts w:ascii="Arial" w:hAnsi="Arial" w:cs="Arial"/>
          <w:sz w:val="20"/>
          <w:szCs w:val="20"/>
          <w:highlight w:val="yellow"/>
        </w:rPr>
        <w:t>Host and viral traits predict zoonotic spillover from mammals</w:t>
      </w:r>
    </w:p>
    <w:p w14:paraId="7188CACB" w14:textId="2850AC41" w:rsidR="003F215B" w:rsidRPr="00A43FAB" w:rsidRDefault="00A12C22" w:rsidP="001A0ED1">
      <w:pPr>
        <w:spacing w:line="480" w:lineRule="auto"/>
        <w:rPr>
          <w:rFonts w:ascii="Arial" w:hAnsi="Arial" w:cs="Arial"/>
          <w:sz w:val="20"/>
          <w:szCs w:val="20"/>
          <w:highlight w:val="yellow"/>
        </w:rPr>
      </w:pPr>
      <w:r w:rsidRPr="00A43FAB" w:rsidDel="00A12C22">
        <w:rPr>
          <w:rFonts w:ascii="Arial" w:hAnsi="Arial" w:cs="Arial"/>
          <w:sz w:val="20"/>
          <w:szCs w:val="20"/>
          <w:highlight w:val="yellow"/>
        </w:rPr>
        <w:t xml:space="preserve"> </w:t>
      </w:r>
    </w:p>
    <w:p w14:paraId="2C9CEBDD" w14:textId="77777777" w:rsidR="00812D2E" w:rsidRPr="00A43FAB" w:rsidRDefault="00812D2E" w:rsidP="00BE501D">
      <w:pPr>
        <w:spacing w:line="480" w:lineRule="auto"/>
        <w:rPr>
          <w:rFonts w:ascii="Arial" w:hAnsi="Arial" w:cs="Arial"/>
          <w:sz w:val="20"/>
          <w:szCs w:val="20"/>
          <w:highlight w:val="yellow"/>
        </w:rPr>
      </w:pPr>
      <w:r w:rsidRPr="00A43FAB">
        <w:rPr>
          <w:rFonts w:ascii="Arial" w:hAnsi="Arial" w:cs="Arial"/>
          <w:sz w:val="20"/>
          <w:szCs w:val="20"/>
          <w:highlight w:val="yellow"/>
        </w:rPr>
        <w:t>Zoonotic spillover: Understanding basic aspects for better prevention</w:t>
      </w:r>
    </w:p>
    <w:p w14:paraId="5E37F71A" w14:textId="17AC57F4" w:rsidR="00812D2E" w:rsidRPr="00A43FAB" w:rsidRDefault="00812D2E" w:rsidP="00BE501D">
      <w:pPr>
        <w:spacing w:line="480" w:lineRule="auto"/>
        <w:rPr>
          <w:rFonts w:ascii="Arial" w:hAnsi="Arial" w:cs="Arial"/>
          <w:sz w:val="20"/>
          <w:szCs w:val="20"/>
          <w:highlight w:val="yellow"/>
        </w:rPr>
      </w:pPr>
      <w:r w:rsidRPr="00A43FAB">
        <w:rPr>
          <w:rFonts w:ascii="Arial" w:hAnsi="Arial" w:cs="Arial"/>
          <w:sz w:val="20"/>
          <w:szCs w:val="20"/>
          <w:highlight w:val="yellow"/>
        </w:rPr>
        <w:t>Dynamic and integrative approaches to understanding pathogen spillover</w:t>
      </w:r>
    </w:p>
    <w:p w14:paraId="31585CAD" w14:textId="794CBD21" w:rsidR="006E659E" w:rsidRPr="00BE501D" w:rsidRDefault="006E659E" w:rsidP="00BE501D">
      <w:pPr>
        <w:spacing w:line="480" w:lineRule="auto"/>
        <w:rPr>
          <w:rFonts w:ascii="Arial" w:hAnsi="Arial" w:cs="Arial"/>
          <w:sz w:val="20"/>
          <w:szCs w:val="20"/>
        </w:rPr>
      </w:pPr>
      <w:r w:rsidRPr="00A43FAB">
        <w:rPr>
          <w:rFonts w:ascii="Arial" w:hAnsi="Arial" w:cs="Arial"/>
          <w:sz w:val="20"/>
          <w:szCs w:val="20"/>
          <w:highlight w:val="yellow"/>
        </w:rPr>
        <w:t>Cross-species pathogen spillover across ecosystem boundaries: mechanisms and theory</w:t>
      </w:r>
    </w:p>
    <w:p w14:paraId="66BE4266" w14:textId="29044714" w:rsidR="00C11DC6" w:rsidRDefault="00BD65F0" w:rsidP="00AA6AB3">
      <w:pPr>
        <w:spacing w:line="480" w:lineRule="auto"/>
        <w:rPr>
          <w:rFonts w:ascii="Arial" w:hAnsi="Arial" w:cs="Arial"/>
          <w:sz w:val="20"/>
          <w:szCs w:val="20"/>
        </w:rPr>
      </w:pPr>
      <w:r w:rsidRPr="00AA6AB3">
        <w:rPr>
          <w:rFonts w:ascii="Arial" w:hAnsi="Arial" w:cs="Arial"/>
          <w:sz w:val="20"/>
          <w:szCs w:val="20"/>
        </w:rPr>
        <w:t xml:space="preserve">T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2"/>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w:t>
      </w:r>
      <w:r w:rsidR="000173D1">
        <w:rPr>
          <w:rFonts w:ascii="Arial" w:hAnsi="Arial" w:cs="Arial"/>
          <w:sz w:val="20"/>
          <w:szCs w:val="20"/>
        </w:rPr>
        <w:lastRenderedPageBreak/>
        <w:t xml:space="preserve">transmission </w:t>
      </w:r>
      <w:r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Pr="00AA6AB3">
        <w:rPr>
          <w:rFonts w:ascii="Arial" w:hAnsi="Arial" w:cs="Arial"/>
          <w:sz w:val="20"/>
          <w:szCs w:val="20"/>
        </w:rPr>
        <w:t xml:space="preserve"> but it has proven </w:t>
      </w:r>
      <w:commentRangeEnd w:id="2"/>
      <w:r w:rsidR="00C34951">
        <w:rPr>
          <w:rStyle w:val="CommentReference"/>
        </w:rPr>
        <w:commentReference w:id="2"/>
      </w:r>
      <w:r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Pr="00AA6AB3">
        <w:rPr>
          <w:rFonts w:ascii="Arial" w:hAnsi="Arial" w:cs="Arial"/>
          <w:sz w:val="20"/>
          <w:szCs w:val="20"/>
        </w:rPr>
        <w:t>. </w:t>
      </w:r>
    </w:p>
    <w:p w14:paraId="62EF50BE" w14:textId="6B4EB37D" w:rsidR="00913D22" w:rsidRDefault="00BD65F0" w:rsidP="00AA6AB3">
      <w:pPr>
        <w:spacing w:line="480" w:lineRule="auto"/>
        <w:rPr>
          <w:rFonts w:ascii="Arial" w:hAnsi="Arial" w:cs="Arial"/>
          <w:sz w:val="20"/>
          <w:szCs w:val="20"/>
        </w:rPr>
      </w:pPr>
      <w:r w:rsidRPr="00AA6AB3">
        <w:rPr>
          <w:rFonts w:ascii="Arial" w:hAnsi="Arial" w:cs="Arial"/>
          <w:sz w:val="20"/>
          <w:szCs w:val="20"/>
        </w:rPr>
        <w:t> </w: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 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3"/>
      <w:commentRangeStart w:id="4"/>
      <w:r w:rsidR="00C11DC6">
        <w:rPr>
          <w:rFonts w:ascii="Arial" w:hAnsi="Arial" w:cs="Arial"/>
          <w:sz w:val="20"/>
          <w:szCs w:val="20"/>
        </w:rPr>
        <w:t xml:space="preserve">determining whether disease spread can occur in the ‘recipient’ </w:t>
      </w:r>
      <w:commentRangeEnd w:id="3"/>
      <w:r w:rsidR="00C11DC6">
        <w:rPr>
          <w:rStyle w:val="CommentReference"/>
        </w:rPr>
        <w:commentReference w:id="3"/>
      </w:r>
      <w:commentRangeEnd w:id="4"/>
      <w:r w:rsidR="00CD44B5">
        <w:rPr>
          <w:rStyle w:val="CommentReference"/>
        </w:rPr>
        <w:commentReference w:id="4"/>
      </w:r>
      <w:r w:rsidR="00C11DC6">
        <w:rPr>
          <w:rFonts w:ascii="Arial" w:hAnsi="Arial" w:cs="Arial"/>
          <w:sz w:val="20"/>
          <w:szCs w:val="20"/>
        </w:rPr>
        <w:t xml:space="preserve">host </w:t>
      </w:r>
      <w:commentRangeStart w:id="5"/>
      <w:r w:rsidR="002A07D2">
        <w:rPr>
          <w:rFonts w:ascii="Arial" w:hAnsi="Arial" w:cs="Arial"/>
          <w:sz w:val="20"/>
          <w:szCs w:val="20"/>
        </w:rPr>
        <w:t>species? Further</w:t>
      </w:r>
      <w:r w:rsidR="00C11DC6">
        <w:rPr>
          <w:rFonts w:ascii="Arial" w:hAnsi="Arial" w:cs="Arial"/>
          <w:sz w:val="20"/>
          <w:szCs w:val="20"/>
        </w:rPr>
        <w:t xml:space="preserve"> to</w:t>
      </w:r>
      <w:r w:rsidR="00913D22" w:rsidRPr="00AA6AB3">
        <w:rPr>
          <w:rFonts w:ascii="Arial" w:hAnsi="Arial" w:cs="Arial"/>
          <w:sz w:val="20"/>
          <w:szCs w:val="20"/>
        </w:rPr>
        <w:t xml:space="preserve"> the potential role of pathogenesis in cross species transmission there is the challenge of trying to incorporate this information into any predictive framework.</w:t>
      </w:r>
      <w:commentRangeEnd w:id="5"/>
      <w:r w:rsidR="00C11DC6">
        <w:rPr>
          <w:rStyle w:val="CommentReference"/>
        </w:rPr>
        <w:commentReference w:id="5"/>
      </w:r>
    </w:p>
    <w:p w14:paraId="77F03921" w14:textId="41EBDB1F"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The important steps in a viral lifecycle in a host are:</w:t>
      </w:r>
    </w:p>
    <w:p w14:paraId="55CC9F9F" w14:textId="3B353B5A"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CB54AFA"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18F9872B"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178416DD"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69BBD530"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Shedding/secondary transmission</w:t>
      </w:r>
    </w:p>
    <w:p w14:paraId="2EA0DED6" w14:textId="4741FEF8" w:rsidR="005A1D0D" w:rsidRDefault="003C6071" w:rsidP="005A1D0D">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0944" behindDoc="0" locked="0" layoutInCell="1" allowOverlap="1" wp14:anchorId="49DF53AC" wp14:editId="431C2A9C">
                <wp:simplePos x="0" y="0"/>
                <wp:positionH relativeFrom="column">
                  <wp:posOffset>641268</wp:posOffset>
                </wp:positionH>
                <wp:positionV relativeFrom="paragraph">
                  <wp:posOffset>108775</wp:posOffset>
                </wp:positionV>
                <wp:extent cx="4981334" cy="3452495"/>
                <wp:effectExtent l="0" t="0" r="10160" b="14605"/>
                <wp:wrapTopAndBottom/>
                <wp:docPr id="256" name="Group 256"/>
                <wp:cNvGraphicFramePr/>
                <a:graphic xmlns:a="http://schemas.openxmlformats.org/drawingml/2006/main">
                  <a:graphicData uri="http://schemas.microsoft.com/office/word/2010/wordprocessingGroup">
                    <wpg:wgp>
                      <wpg:cNvGrpSpPr/>
                      <wpg:grpSpPr>
                        <a:xfrm>
                          <a:off x="0" y="0"/>
                          <a:ext cx="4981334" cy="3452495"/>
                          <a:chOff x="0" y="0"/>
                          <a:chExt cx="4981334" cy="3452495"/>
                        </a:xfrm>
                      </wpg:grpSpPr>
                      <wps:wsp>
                        <wps:cNvPr id="2" name="Rectangle 2"/>
                        <wps:cNvSpPr/>
                        <wps:spPr>
                          <a:xfrm>
                            <a:off x="0" y="0"/>
                            <a:ext cx="4981334" cy="3452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1" name="Group 211"/>
                        <wpg:cNvGrpSpPr/>
                        <wpg:grpSpPr>
                          <a:xfrm>
                            <a:off x="617516" y="130628"/>
                            <a:ext cx="3610304" cy="3317125"/>
                            <a:chOff x="0" y="0"/>
                            <a:chExt cx="3823190" cy="3783719"/>
                          </a:xfrm>
                        </wpg:grpSpPr>
                        <pic:pic xmlns:pic="http://schemas.openxmlformats.org/drawingml/2006/picture">
                          <pic:nvPicPr>
                            <pic:cNvPr id="212" name="Graphic 212" descr="Goat outline"/>
                            <pic:cNvPicPr>
                              <a:picLocks noChangeAspect="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flipH="1">
                              <a:off x="484360" y="900819"/>
                              <a:ext cx="3338830" cy="2882900"/>
                            </a:xfrm>
                            <a:prstGeom prst="rect">
                              <a:avLst/>
                            </a:prstGeom>
                          </pic:spPr>
                        </pic:pic>
                        <pic:pic xmlns:pic="http://schemas.openxmlformats.org/drawingml/2006/picture">
                          <pic:nvPicPr>
                            <pic:cNvPr id="213" name="Graphic 213"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67489" y="2372007"/>
                              <a:ext cx="277495" cy="277495"/>
                            </a:xfrm>
                            <a:prstGeom prst="rect">
                              <a:avLst/>
                            </a:prstGeom>
                          </pic:spPr>
                        </pic:pic>
                        <pic:pic xmlns:pic="http://schemas.openxmlformats.org/drawingml/2006/picture">
                          <pic:nvPicPr>
                            <pic:cNvPr id="214" name="Graphic 214"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1145263"/>
                              <a:ext cx="277495" cy="277495"/>
                            </a:xfrm>
                            <a:prstGeom prst="rect">
                              <a:avLst/>
                            </a:prstGeom>
                          </pic:spPr>
                        </pic:pic>
                        <pic:pic xmlns:pic="http://schemas.openxmlformats.org/drawingml/2006/picture">
                          <pic:nvPicPr>
                            <pic:cNvPr id="215" name="Graphic 215"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562131" y="2512336"/>
                              <a:ext cx="167005" cy="167005"/>
                            </a:xfrm>
                            <a:prstGeom prst="rect">
                              <a:avLst/>
                            </a:prstGeom>
                          </pic:spPr>
                        </pic:pic>
                        <pic:pic xmlns:pic="http://schemas.openxmlformats.org/drawingml/2006/picture">
                          <pic:nvPicPr>
                            <pic:cNvPr id="216" name="Graphic 216"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951022" y="2512336"/>
                              <a:ext cx="167005" cy="167005"/>
                            </a:xfrm>
                            <a:prstGeom prst="rect">
                              <a:avLst/>
                            </a:prstGeom>
                          </pic:spPr>
                        </pic:pic>
                        <pic:pic xmlns:pic="http://schemas.openxmlformats.org/drawingml/2006/picture">
                          <pic:nvPicPr>
                            <pic:cNvPr id="218" name="Graphic 218"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435382" y="2118510"/>
                              <a:ext cx="167005" cy="167005"/>
                            </a:xfrm>
                            <a:prstGeom prst="rect">
                              <a:avLst/>
                            </a:prstGeom>
                          </pic:spPr>
                        </pic:pic>
                        <wpg:grpSp>
                          <wpg:cNvPr id="219" name="Group 219"/>
                          <wpg:cNvGrpSpPr/>
                          <wpg:grpSpPr>
                            <a:xfrm>
                              <a:off x="22634" y="0"/>
                              <a:ext cx="3703440" cy="2688879"/>
                              <a:chOff x="0" y="0"/>
                              <a:chExt cx="3703440" cy="2688879"/>
                            </a:xfrm>
                          </wpg:grpSpPr>
                          <wpg:grpSp>
                            <wpg:cNvPr id="220" name="Group 220"/>
                            <wpg:cNvGrpSpPr/>
                            <wpg:grpSpPr>
                              <a:xfrm>
                                <a:off x="1815220" y="0"/>
                                <a:ext cx="1888220" cy="2192772"/>
                                <a:chOff x="0" y="0"/>
                                <a:chExt cx="1888220" cy="2192772"/>
                              </a:xfrm>
                            </wpg:grpSpPr>
                            <wpg:grpSp>
                              <wpg:cNvPr id="221" name="Group 221"/>
                              <wpg:cNvGrpSpPr/>
                              <wpg:grpSpPr>
                                <a:xfrm>
                                  <a:off x="389299" y="0"/>
                                  <a:ext cx="1498921" cy="1510496"/>
                                  <a:chOff x="0" y="0"/>
                                  <a:chExt cx="1498921" cy="1510496"/>
                                </a:xfrm>
                              </wpg:grpSpPr>
                              <wpg:grpSp>
                                <wpg:cNvPr id="222" name="Group 222"/>
                                <wpg:cNvGrpSpPr/>
                                <wpg:grpSpPr>
                                  <a:xfrm>
                                    <a:off x="358815" y="746567"/>
                                    <a:ext cx="758142" cy="457200"/>
                                    <a:chOff x="0" y="0"/>
                                    <a:chExt cx="758142" cy="457200"/>
                                  </a:xfrm>
                                </wpg:grpSpPr>
                                <wps:wsp>
                                  <wps:cNvPr id="223" name="Rectangle: Rounded Corners 223"/>
                                  <wps:cNvSpPr/>
                                  <wps:spPr>
                                    <a:xfrm>
                                      <a:off x="0"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Rounded Corners 224"/>
                                  <wps:cNvSpPr/>
                                  <wps:spPr>
                                    <a:xfrm>
                                      <a:off x="254643" y="0"/>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Rounded Corners 225"/>
                                  <wps:cNvSpPr/>
                                  <wps:spPr>
                                    <a:xfrm>
                                      <a:off x="503499"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11574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59609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364603"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9" name="Graphic 229"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891251" y="619245"/>
                                    <a:ext cx="167005" cy="167005"/>
                                  </a:xfrm>
                                  <a:prstGeom prst="rect">
                                    <a:avLst/>
                                  </a:prstGeom>
                                </pic:spPr>
                              </pic:pic>
                              <wps:wsp>
                                <wps:cNvPr id="230" name="Oval 230"/>
                                <wps:cNvSpPr/>
                                <wps:spPr>
                                  <a:xfrm>
                                    <a:off x="0" y="0"/>
                                    <a:ext cx="1498921" cy="1510496"/>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Oval 231"/>
                              <wps:cNvSpPr/>
                              <wps:spPr>
                                <a:xfrm>
                                  <a:off x="0" y="2059663"/>
                                  <a:ext cx="121535" cy="133109"/>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Straight Connector 232"/>
                              <wps:cNvCnPr/>
                              <wps:spPr>
                                <a:xfrm flipH="1">
                                  <a:off x="0" y="719750"/>
                                  <a:ext cx="389299" cy="1398760"/>
                                </a:xfrm>
                                <a:prstGeom prst="line">
                                  <a:avLst/>
                                </a:prstGeom>
                                <a:noFill/>
                                <a:ln w="12700" cap="flat" cmpd="sng" algn="ctr">
                                  <a:solidFill>
                                    <a:sysClr val="windowText" lastClr="000000"/>
                                  </a:solidFill>
                                  <a:prstDash val="solid"/>
                                  <a:miter lim="800000"/>
                                </a:ln>
                                <a:effectLst/>
                              </wps:spPr>
                              <wps:bodyPr/>
                            </wps:wsp>
                            <wps:wsp>
                              <wps:cNvPr id="233" name="Straight Connector 233"/>
                              <wps:cNvCnPr/>
                              <wps:spPr>
                                <a:xfrm flipV="1">
                                  <a:off x="103717" y="1469947"/>
                                  <a:ext cx="1292310" cy="703216"/>
                                </a:xfrm>
                                <a:prstGeom prst="line">
                                  <a:avLst/>
                                </a:prstGeom>
                                <a:noFill/>
                                <a:ln w="12700" cap="flat" cmpd="sng" algn="ctr">
                                  <a:solidFill>
                                    <a:sysClr val="windowText" lastClr="000000"/>
                                  </a:solidFill>
                                  <a:prstDash val="solid"/>
                                  <a:miter lim="800000"/>
                                </a:ln>
                                <a:effectLst/>
                              </wps:spPr>
                              <wps:bodyPr/>
                            </wps:wsp>
                          </wpg:grpSp>
                          <wps:wsp>
                            <wps:cNvPr id="234" name="Arrow: Curved Down 234"/>
                            <wps:cNvSpPr/>
                            <wps:spPr>
                              <a:xfrm rot="2171624" flipV="1">
                                <a:off x="0" y="1683567"/>
                                <a:ext cx="887454" cy="202922"/>
                              </a:xfrm>
                              <a:prstGeom prst="curvedDown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Arrow: Curved Down 235"/>
                            <wps:cNvSpPr/>
                            <wps:spPr>
                              <a:xfrm rot="19879545" flipH="1" flipV="1">
                                <a:off x="339505" y="2378798"/>
                                <a:ext cx="919864" cy="177800"/>
                              </a:xfrm>
                              <a:prstGeom prst="curvedDownArrow">
                                <a:avLst>
                                  <a:gd name="adj1" fmla="val 25000"/>
                                  <a:gd name="adj2" fmla="val 62868"/>
                                  <a:gd name="adj3" fmla="val 25000"/>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Arrow: Right 236"/>
                            <wps:cNvSpPr/>
                            <wps:spPr>
                              <a:xfrm>
                                <a:off x="1941968" y="2169248"/>
                                <a:ext cx="48577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Right 237"/>
                            <wps:cNvSpPr/>
                            <wps:spPr>
                              <a:xfrm rot="1952272">
                                <a:off x="1896701" y="2368801"/>
                                <a:ext cx="721856"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Arrow: Right 238"/>
                            <wps:cNvSpPr/>
                            <wps:spPr>
                              <a:xfrm rot="5117928">
                                <a:off x="1795003" y="2357261"/>
                                <a:ext cx="35716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39"/>
                            <wps:cNvSpPr txBox="1"/>
                            <wps:spPr>
                              <a:xfrm>
                                <a:off x="258023" y="1548142"/>
                                <a:ext cx="330451" cy="276131"/>
                              </a:xfrm>
                              <a:prstGeom prst="rect">
                                <a:avLst/>
                              </a:prstGeom>
                              <a:noFill/>
                              <a:ln w="6350">
                                <a:noFill/>
                              </a:ln>
                            </wps:spPr>
                            <wps:txbx>
                              <w:txbxContent>
                                <w:p w14:paraId="34412712" w14:textId="77777777" w:rsidR="005A1D0D" w:rsidRPr="00504B49" w:rsidRDefault="005A1D0D" w:rsidP="005A1D0D">
                                  <w:pPr>
                                    <w:rPr>
                                      <w:lang w:val="en-GB"/>
                                    </w:rPr>
                                  </w:pPr>
                                  <w:r>
                                    <w:rPr>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2702459" y="2412748"/>
                                <a:ext cx="330451" cy="276131"/>
                              </a:xfrm>
                              <a:prstGeom prst="rect">
                                <a:avLst/>
                              </a:prstGeom>
                              <a:noFill/>
                              <a:ln w="6350">
                                <a:noFill/>
                              </a:ln>
                            </wps:spPr>
                            <wps:txbx>
                              <w:txbxContent>
                                <w:p w14:paraId="7631704A" w14:textId="77777777" w:rsidR="005A1D0D" w:rsidRPr="00504B49" w:rsidRDefault="005A1D0D" w:rsidP="005A1D0D">
                                  <w:pPr>
                                    <w:rPr>
                                      <w:lang w:val="en-GB"/>
                                    </w:rPr>
                                  </w:pPr>
                                  <w:r>
                                    <w:rPr>
                                      <w:lang w:val="en-G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583948" y="2367481"/>
                                <a:ext cx="330451" cy="276131"/>
                              </a:xfrm>
                              <a:prstGeom prst="rect">
                                <a:avLst/>
                              </a:prstGeom>
                              <a:noFill/>
                              <a:ln w="6350">
                                <a:noFill/>
                              </a:ln>
                            </wps:spPr>
                            <wps:txbx>
                              <w:txbxContent>
                                <w:p w14:paraId="622BAF34" w14:textId="77777777" w:rsidR="005A1D0D" w:rsidRPr="00504B49" w:rsidRDefault="005A1D0D" w:rsidP="005A1D0D">
                                  <w:pPr>
                                    <w:rPr>
                                      <w:lang w:val="en-GB"/>
                                    </w:rPr>
                                  </w:pPr>
                                  <w:r>
                                    <w:rPr>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a:off x="1941968" y="2236205"/>
                                <a:ext cx="330451" cy="276131"/>
                              </a:xfrm>
                              <a:prstGeom prst="rect">
                                <a:avLst/>
                              </a:prstGeom>
                              <a:noFill/>
                              <a:ln w="6350">
                                <a:noFill/>
                              </a:ln>
                            </wps:spPr>
                            <wps:txbx>
                              <w:txbxContent>
                                <w:p w14:paraId="6A9C0EC8" w14:textId="77777777" w:rsidR="005A1D0D" w:rsidRPr="00504B49" w:rsidRDefault="005A1D0D" w:rsidP="005A1D0D">
                                  <w:pPr>
                                    <w:rPr>
                                      <w:lang w:val="en-GB"/>
                                    </w:rPr>
                                  </w:pPr>
                                  <w:r>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2761307" y="466253"/>
                                <a:ext cx="330451" cy="276131"/>
                              </a:xfrm>
                              <a:prstGeom prst="rect">
                                <a:avLst/>
                              </a:prstGeom>
                              <a:noFill/>
                              <a:ln w="6350">
                                <a:noFill/>
                              </a:ln>
                            </wps:spPr>
                            <wps:txbx>
                              <w:txbxContent>
                                <w:p w14:paraId="330D326B" w14:textId="77777777" w:rsidR="005A1D0D" w:rsidRPr="00504B49" w:rsidRDefault="005A1D0D" w:rsidP="005A1D0D">
                                  <w:pPr>
                                    <w:rPr>
                                      <w:lang w:val="en-GB"/>
                                    </w:rPr>
                                  </w:pPr>
                                  <w:r>
                                    <w:rPr>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49DF53AC" id="Group 256" o:spid="_x0000_s1036" style="position:absolute;margin-left:50.5pt;margin-top:8.55pt;width:392.25pt;height:271.85pt;z-index:251730944" coordsize="49813,3452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">
                <v:rect id="Rectangle 2" o:spid="_x0000_s1037" style="position:absolute;width:49813;height:3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group id="Group 211" o:spid="_x0000_s1038" style="position:absolute;left:6175;top:1306;width:36103;height:33171" coordsize="38231,3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12" o:spid="_x0000_s1039" type="#_x0000_t75" alt="Goat outline" style="position:absolute;left:4843;top:9008;width:33388;height:288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">
                    <v:imagedata r:id="rId13" o:title="Goat outline"/>
                  </v:shape>
                  <v:shape id="Graphic 213" o:spid="_x0000_s1040" type="#_x0000_t75" alt="Covid-19 outline" style="position:absolute;left:1674;top:23720;width:2775;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">
                    <v:imagedata r:id="rId14" o:title="Covid-19 outline"/>
                  </v:shape>
                  <v:shape id="Graphic 214" o:spid="_x0000_s1041" type="#_x0000_t75" alt="Covid-19 outline" style="position:absolute;top:11452;width:2774;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KIrxAAAANwAAAAPAAAAZHJzL2Rvd25yZXYueG1sRI9Ba8JA&#10;FITvBf/D8gRvzUYr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BK4oivEAAAA3AAAAA8A&#10;AAAAAAAAAAAAAAAABwIAAGRycy9kb3ducmV2LnhtbFBLBQYAAAAAAwADALcAAAD4AgAAAAA=&#10;">
                    <v:imagedata r:id="rId14" o:title="Covid-19 outline"/>
                  </v:shape>
                  <v:shape id="Graphic 215" o:spid="_x0000_s1042" type="#_x0000_t75" alt="Covid-19 outline" style="position:absolute;left:25621;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AewxAAAANwAAAAPAAAAZHJzL2Rvd25yZXYueG1sRI9Ba8JA&#10;FITvBf/D8gRvzUaL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H30B7DEAAAA3AAAAA8A&#10;AAAAAAAAAAAAAAAABwIAAGRycy9kb3ducmV2LnhtbFBLBQYAAAAAAwADALcAAAD4AgAAAAA=&#10;">
                    <v:imagedata r:id="rId14" o:title="Covid-19 outline"/>
                  </v:shape>
                  <v:shape id="Graphic 216" o:spid="_x0000_s1043" type="#_x0000_t75" alt="Covid-19 outline" style="position:absolute;left:19510;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">
                    <v:imagedata r:id="rId14" o:title="Covid-19 outline"/>
                  </v:shape>
                  <v:shape id="Graphic 218" o:spid="_x0000_s1044" type="#_x0000_t75" alt="Covid-19 outline" style="position:absolute;left:24353;top:21185;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">
                    <v:imagedata r:id="rId14" o:title="Covid-19 outline"/>
                  </v:shape>
                  <v:group id="Group 219" o:spid="_x0000_s1045" style="position:absolute;left:226;width:37034;height:26888" coordsize="37034,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220" o:spid="_x0000_s1046" style="position:absolute;left:18152;width:18882;height:21927" coordsize="18882,21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21" o:spid="_x0000_s1047" style="position:absolute;left:3892;width:14990;height:15104" coordsize="14989,15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2" o:spid="_x0000_s1048" style="position:absolute;left:3588;top:7465;width:7581;height:4572" coordsize="7581,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oundrect id="Rectangle: Rounded Corners 223" o:spid="_x0000_s1049" style="position:absolute;top:57;width:2546;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" filled="f" strokecolor="windowText" strokeweight="1pt">
                            <v:stroke joinstyle="miter"/>
                          </v:roundrect>
                          <v:roundrect id="Rectangle: Rounded Corners 224" o:spid="_x0000_s1050" style="position:absolute;left:2546;width:2546;height:45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NZTxQAAANwAAAAPAAAAZHJzL2Rvd25yZXYueG1sRI9RS8NA&#10;EITfBf/DsYJvds8o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AjWNZTxQAAANwAAAAP&#10;AAAAAAAAAAAAAAAAAAcCAABkcnMvZG93bnJldi54bWxQSwUGAAAAAAMAAwC3AAAA+QIAAAAA&#10;" filled="f" strokecolor="windowText" strokeweight="1pt">
                            <v:stroke joinstyle="miter"/>
                          </v:roundrect>
                          <v:roundrect id="Rectangle: Rounded Corners 225" o:spid="_x0000_s1051" style="position:absolute;left:5034;top:57;width:2547;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IxQAAANwAAAAPAAAAZHJzL2Rvd25yZXYueG1sRI9RS8NA&#10;EITfBf/DsYJvds+I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BMFHPIxQAAANwAAAAP&#10;AAAAAAAAAAAAAAAAAAcCAABkcnMvZG93bnJldi54bWxQSwUGAAAAAAMAAwC3AAAA+QIAAAAA&#10;" filled="f" strokecolor="windowText" strokeweight="1pt">
                            <v:stroke joinstyle="miter"/>
                          </v:roundrect>
                          <v:oval id="Oval 226" o:spid="_x0000_s1052" style="position:absolute;left:1157;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" fillcolor="windowText" strokeweight="1pt">
                            <v:stroke joinstyle="miter"/>
                          </v:oval>
                          <v:oval id="Oval 227" o:spid="_x0000_s1053" style="position:absolute;left:5960;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" fillcolor="windowText" strokeweight="1pt">
                            <v:stroke joinstyle="miter"/>
                          </v:oval>
                          <v:oval id="Oval 228" o:spid="_x0000_s1054" style="position:absolute;left:3646;top:1678;width:520;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" fillcolor="windowText" strokeweight="1pt">
                            <v:stroke joinstyle="miter"/>
                          </v:oval>
                        </v:group>
                        <v:shape id="Graphic 229" o:spid="_x0000_s1055" type="#_x0000_t75" alt="Covid-19 outline" style="position:absolute;left:8912;top:6192;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">
                          <v:imagedata r:id="rId14" o:title="Covid-19 outline"/>
                        </v:shape>
                        <v:oval id="Oval 230" o:spid="_x0000_s1056" style="position:absolute;width:14989;height:1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" filled="f" strokecolor="windowText" strokeweight="1pt">
                          <v:stroke joinstyle="miter"/>
                        </v:oval>
                      </v:group>
                      <v:oval id="Oval 231" o:spid="_x0000_s1057" style="position:absolute;top:20596;width:1215;height:1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" filled="f" strokecolor="windowText" strokeweight="1pt">
                        <v:stroke joinstyle="miter"/>
                      </v:oval>
                      <v:line id="Straight Connector 232" o:spid="_x0000_s1058" style="position:absolute;flip:x;visibility:visible;mso-wrap-style:square" from="0,7197" to="3892,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" strokecolor="windowText" strokeweight="1pt">
                        <v:stroke joinstyle="miter"/>
                      </v:line>
                      <v:line id="Straight Connector 233" o:spid="_x0000_s1059" style="position:absolute;flip:y;visibility:visible;mso-wrap-style:square" from="1037,14699" to="13960,21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" strokecolor="windowText" strokeweight="1pt">
                        <v:stroke joinstyle="miter"/>
                      </v:lin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34" o:spid="_x0000_s1060" type="#_x0000_t105" style="position:absolute;top:16835;width:8874;height:2029;rotation:-23719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" adj="19131,20983,16200" fillcolor="#0070c0" strokecolor="#0070c0" strokeweight="1pt"/>
                    <v:shape id="Arrow: Curved Down 235" o:spid="_x0000_s1061" type="#_x0000_t105" style="position:absolute;left:3395;top:23787;width:9198;height:1778;rotation:-1879196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" adj="18975,20809,16200" fillcolor="#0070c0" strokecolor="#0070c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6" o:spid="_x0000_s1062" type="#_x0000_t13" style="position:absolute;left:19419;top:21692;width:48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" adj="20584" fillcolor="#0070c0" strokecolor="#0070c0" strokeweight="1pt"/>
                    <v:shape id="Arrow: Right 237" o:spid="_x0000_s1063" type="#_x0000_t13" style="position:absolute;left:18967;top:23688;width:7218;height:457;rotation:21324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" adj="20916" fillcolor="#0070c0" strokecolor="#0070c0" strokeweight="1pt"/>
                    <v:shape id="Arrow: Right 238" o:spid="_x0000_s1064" type="#_x0000_t13" style="position:absolute;left:17950;top:23572;width:3572;height:457;rotation:55901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" adj="20218" fillcolor="#0070c0" strokecolor="#0070c0" strokeweight="1pt"/>
                    <v:shape id="Text Box 239" o:spid="_x0000_s1065" type="#_x0000_t202" style="position:absolute;left:2580;top:15481;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hfxwAAANwAAAAPAAAAZHJzL2Rvd25yZXYueG1sRI/Na8JA&#10;FMTvBf+H5Qne6saU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O3nCF/HAAAA3AAA&#10;AA8AAAAAAAAAAAAAAAAABwIAAGRycy9kb3ducmV2LnhtbFBLBQYAAAAAAwADALcAAAD7AgAAAAA=&#10;" filled="f" stroked="f" strokeweight=".5pt">
                      <v:textbox>
                        <w:txbxContent>
                          <w:p w14:paraId="34412712" w14:textId="77777777" w:rsidR="005A1D0D" w:rsidRPr="00504B49" w:rsidRDefault="005A1D0D" w:rsidP="005A1D0D">
                            <w:pPr>
                              <w:rPr>
                                <w:lang w:val="en-GB"/>
                              </w:rPr>
                            </w:pPr>
                            <w:r>
                              <w:rPr>
                                <w:lang w:val="en-GB"/>
                              </w:rPr>
                              <w:t>1.</w:t>
                            </w:r>
                          </w:p>
                        </w:txbxContent>
                      </v:textbox>
                    </v:shape>
                    <v:shape id="Text Box 240" o:spid="_x0000_s1066" type="#_x0000_t202" style="position:absolute;left:27024;top:24127;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9K/wwAAANwAAAAPAAAAZHJzL2Rvd25yZXYueG1sRE/LisIw&#10;FN0L8w/hDrjTdM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JNvSv8MAAADcAAAADwAA&#10;AAAAAAAAAAAAAAAHAgAAZHJzL2Rvd25yZXYueG1sUEsFBgAAAAADAAMAtwAAAPcCAAAAAA==&#10;" filled="f" stroked="f" strokeweight=".5pt">
                      <v:textbox>
                        <w:txbxContent>
                          <w:p w14:paraId="7631704A" w14:textId="77777777" w:rsidR="005A1D0D" w:rsidRPr="00504B49" w:rsidRDefault="005A1D0D" w:rsidP="005A1D0D">
                            <w:pPr>
                              <w:rPr>
                                <w:lang w:val="en-GB"/>
                              </w:rPr>
                            </w:pPr>
                            <w:r>
                              <w:rPr>
                                <w:lang w:val="en-GB"/>
                              </w:rPr>
                              <w:t>4.</w:t>
                            </w:r>
                          </w:p>
                        </w:txbxContent>
                      </v:textbox>
                    </v:shape>
                    <v:shape id="Text Box 241" o:spid="_x0000_s1067" type="#_x0000_t202" style="position:absolute;left:5839;top:23674;width:330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622BAF34" w14:textId="77777777" w:rsidR="005A1D0D" w:rsidRPr="00504B49" w:rsidRDefault="005A1D0D" w:rsidP="005A1D0D">
                            <w:pPr>
                              <w:rPr>
                                <w:lang w:val="en-GB"/>
                              </w:rPr>
                            </w:pPr>
                            <w:r>
                              <w:rPr>
                                <w:lang w:val="en-GB"/>
                              </w:rPr>
                              <w:t>5.</w:t>
                            </w:r>
                          </w:p>
                        </w:txbxContent>
                      </v:textbox>
                    </v:shape>
                    <v:shape id="Text Box 242" o:spid="_x0000_s1068" type="#_x0000_t202" style="position:absolute;left:19419;top:22362;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lTxQAAANwAAAAPAAAAZHJzL2Rvd25yZXYueG1sRI9Pi8Iw&#10;FMTvC/sdwlvwtqYWFe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C7RelTxQAAANwAAAAP&#10;AAAAAAAAAAAAAAAAAAcCAABkcnMvZG93bnJldi54bWxQSwUGAAAAAAMAAwC3AAAA+QIAAAAA&#10;" filled="f" stroked="f" strokeweight=".5pt">
                      <v:textbox>
                        <w:txbxContent>
                          <w:p w14:paraId="6A9C0EC8" w14:textId="77777777" w:rsidR="005A1D0D" w:rsidRPr="00504B49" w:rsidRDefault="005A1D0D" w:rsidP="005A1D0D">
                            <w:pPr>
                              <w:rPr>
                                <w:lang w:val="en-GB"/>
                              </w:rPr>
                            </w:pPr>
                            <w:r>
                              <w:rPr>
                                <w:lang w:val="en-GB"/>
                              </w:rPr>
                              <w:t>3.</w:t>
                            </w:r>
                          </w:p>
                        </w:txbxContent>
                      </v:textbox>
                    </v:shape>
                    <v:shape id="Text Box 243" o:spid="_x0000_s1069" type="#_x0000_t202" style="position:absolute;left:27613;top:4662;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330D326B" w14:textId="77777777" w:rsidR="005A1D0D" w:rsidRPr="00504B49" w:rsidRDefault="005A1D0D" w:rsidP="005A1D0D">
                            <w:pPr>
                              <w:rPr>
                                <w:lang w:val="en-GB"/>
                              </w:rPr>
                            </w:pPr>
                            <w:r>
                              <w:rPr>
                                <w:lang w:val="en-GB"/>
                              </w:rPr>
                              <w:t>2.</w:t>
                            </w:r>
                          </w:p>
                        </w:txbxContent>
                      </v:textbox>
                    </v:shape>
                  </v:group>
                </v:group>
                <w10:wrap type="topAndBottom"/>
              </v:group>
            </w:pict>
          </mc:Fallback>
        </mc:AlternateContent>
      </w:r>
    </w:p>
    <w:p w14:paraId="40FFD4E5" w14:textId="0A94F1DA" w:rsidR="005A1D0D" w:rsidRDefault="005A1D0D" w:rsidP="005A1D0D">
      <w:pPr>
        <w:pStyle w:val="NormalWeb"/>
        <w:spacing w:before="180" w:beforeAutospacing="0" w:after="180" w:afterAutospacing="0" w:line="480" w:lineRule="auto"/>
        <w:rPr>
          <w:rFonts w:ascii="Arial" w:hAnsi="Arial" w:cs="Arial"/>
          <w:sz w:val="20"/>
          <w:szCs w:val="20"/>
        </w:rPr>
      </w:pPr>
    </w:p>
    <w:p w14:paraId="16D5FE36" w14:textId="076FED63" w:rsidR="005A1D0D" w:rsidRDefault="005A1D0D" w:rsidP="005A1D0D">
      <w:pPr>
        <w:pStyle w:val="NormalWeb"/>
        <w:spacing w:before="180" w:beforeAutospacing="0" w:after="180" w:afterAutospacing="0" w:line="480" w:lineRule="auto"/>
        <w:rPr>
          <w:rFonts w:ascii="Arial" w:hAnsi="Arial" w:cs="Arial"/>
          <w:sz w:val="20"/>
          <w:szCs w:val="20"/>
        </w:rPr>
      </w:pPr>
    </w:p>
    <w:p w14:paraId="723401E9" w14:textId="6B173C89" w:rsidR="005A1D0D" w:rsidRDefault="005A1D0D" w:rsidP="005A1D0D">
      <w:pPr>
        <w:pStyle w:val="NormalWeb"/>
        <w:spacing w:before="180" w:beforeAutospacing="0" w:after="180" w:afterAutospacing="0" w:line="480" w:lineRule="auto"/>
        <w:rPr>
          <w:rFonts w:ascii="Arial" w:hAnsi="Arial" w:cs="Arial"/>
          <w:sz w:val="20"/>
          <w:szCs w:val="20"/>
        </w:rPr>
      </w:pPr>
    </w:p>
    <w:p w14:paraId="757A3F97" w14:textId="665929FD" w:rsidR="005A1D0D" w:rsidRDefault="005A1D0D" w:rsidP="005A1D0D">
      <w:pPr>
        <w:pStyle w:val="NormalWeb"/>
        <w:spacing w:before="180" w:beforeAutospacing="0" w:after="180" w:afterAutospacing="0" w:line="480" w:lineRule="auto"/>
        <w:rPr>
          <w:rFonts w:ascii="Arial" w:hAnsi="Arial" w:cs="Arial"/>
          <w:sz w:val="20"/>
          <w:szCs w:val="20"/>
        </w:rPr>
      </w:pPr>
    </w:p>
    <w:p w14:paraId="7C109510" w14:textId="5F8F953D" w:rsidR="005A1D0D" w:rsidRDefault="005A1D0D" w:rsidP="005A1D0D">
      <w:pPr>
        <w:pStyle w:val="NormalWeb"/>
        <w:spacing w:before="180" w:beforeAutospacing="0" w:after="180" w:afterAutospacing="0" w:line="480" w:lineRule="auto"/>
        <w:rPr>
          <w:rFonts w:ascii="Arial" w:hAnsi="Arial" w:cs="Arial"/>
          <w:sz w:val="20"/>
          <w:szCs w:val="20"/>
        </w:rPr>
      </w:pPr>
    </w:p>
    <w:p w14:paraId="225D3E8C" w14:textId="77777777" w:rsidR="005A1D0D" w:rsidRDefault="005A1D0D" w:rsidP="005A1D0D">
      <w:pPr>
        <w:pStyle w:val="NormalWeb"/>
        <w:spacing w:before="180" w:beforeAutospacing="0" w:after="180" w:afterAutospacing="0" w:line="480" w:lineRule="auto"/>
        <w:rPr>
          <w:rFonts w:ascii="Arial" w:hAnsi="Arial" w:cs="Arial"/>
          <w:sz w:val="20"/>
          <w:szCs w:val="20"/>
        </w:rPr>
      </w:pPr>
    </w:p>
    <w:p w14:paraId="2B1FA1C6" w14:textId="77777777" w:rsidR="005A1D0D" w:rsidRDefault="005A1D0D" w:rsidP="00A43FAB">
      <w:pPr>
        <w:pStyle w:val="NormalWeb"/>
        <w:spacing w:before="180" w:beforeAutospacing="0" w:after="180" w:afterAutospacing="0" w:line="480" w:lineRule="auto"/>
        <w:rPr>
          <w:rFonts w:ascii="Arial" w:hAnsi="Arial" w:cs="Arial"/>
          <w:sz w:val="20"/>
          <w:szCs w:val="20"/>
        </w:rPr>
      </w:pPr>
    </w:p>
    <w:p w14:paraId="27D4E26E" w14:textId="6940B38B" w:rsidR="005B5ECF" w:rsidRDefault="005B5ECF" w:rsidP="005B5ECF">
      <w:pPr>
        <w:pStyle w:val="NormalWeb"/>
        <w:spacing w:before="180" w:beforeAutospacing="0" w:after="180" w:afterAutospacing="0" w:line="480" w:lineRule="auto"/>
        <w:rPr>
          <w:rFonts w:ascii="Arial" w:hAnsi="Arial" w:cs="Arial"/>
          <w:sz w:val="20"/>
          <w:szCs w:val="20"/>
        </w:rPr>
      </w:pPr>
      <w:proofErr w:type="gramStart"/>
      <w:r>
        <w:rPr>
          <w:rFonts w:ascii="Arial" w:hAnsi="Arial" w:cs="Arial"/>
          <w:sz w:val="20"/>
          <w:szCs w:val="20"/>
        </w:rPr>
        <w:t>All of</w:t>
      </w:r>
      <w:proofErr w:type="gramEnd"/>
      <w:r>
        <w:rPr>
          <w:rFonts w:ascii="Arial" w:hAnsi="Arial" w:cs="Arial"/>
          <w:sz w:val="20"/>
          <w:szCs w:val="20"/>
        </w:rPr>
        <w:t xml:space="preserve"> these steps can shape </w:t>
      </w:r>
      <w:r w:rsidR="002A07D2">
        <w:rPr>
          <w:rFonts w:ascii="Arial" w:hAnsi="Arial" w:cs="Arial"/>
          <w:sz w:val="20"/>
          <w:szCs w:val="20"/>
        </w:rPr>
        <w:t>pathogenesis</w:t>
      </w:r>
      <w:r>
        <w:rPr>
          <w:rFonts w:ascii="Arial" w:hAnsi="Arial" w:cs="Arial"/>
          <w:sz w:val="20"/>
          <w:szCs w:val="20"/>
        </w:rPr>
        <w:t xml:space="preserve"> in some </w:t>
      </w:r>
      <w:r w:rsidR="002A07D2">
        <w:rPr>
          <w:rFonts w:ascii="Arial" w:hAnsi="Arial" w:cs="Arial"/>
          <w:sz w:val="20"/>
          <w:szCs w:val="20"/>
        </w:rPr>
        <w:t>way</w:t>
      </w:r>
      <w:r>
        <w:rPr>
          <w:rFonts w:ascii="Arial" w:hAnsi="Arial" w:cs="Arial"/>
          <w:sz w:val="20"/>
          <w:szCs w:val="20"/>
        </w:rPr>
        <w:t xml:space="preserve">, </w:t>
      </w:r>
      <w:r w:rsidR="002A07D2">
        <w:rPr>
          <w:rFonts w:ascii="Arial" w:hAnsi="Arial" w:cs="Arial"/>
          <w:sz w:val="20"/>
          <w:szCs w:val="20"/>
        </w:rPr>
        <w:t>particularly</w:t>
      </w:r>
      <w:r>
        <w:rPr>
          <w:rFonts w:ascii="Arial" w:hAnsi="Arial" w:cs="Arial"/>
          <w:sz w:val="20"/>
          <w:szCs w:val="20"/>
        </w:rPr>
        <w:t xml:space="preserve"> as they are not discrete and flow from one to the next. The major stages that play a role in </w:t>
      </w:r>
      <w:r w:rsidR="002A07D2">
        <w:rPr>
          <w:rFonts w:ascii="Arial" w:hAnsi="Arial" w:cs="Arial"/>
          <w:sz w:val="20"/>
          <w:szCs w:val="20"/>
        </w:rPr>
        <w:t>pathogenesis</w:t>
      </w:r>
      <w:r>
        <w:rPr>
          <w:rFonts w:ascii="Arial" w:hAnsi="Arial" w:cs="Arial"/>
          <w:sz w:val="20"/>
          <w:szCs w:val="20"/>
        </w:rPr>
        <w:t xml:space="preserve"> are</w:t>
      </w:r>
      <w:r w:rsidR="00E6171C">
        <w:rPr>
          <w:rFonts w:ascii="Arial" w:hAnsi="Arial" w:cs="Arial"/>
          <w:sz w:val="20"/>
          <w:szCs w:val="20"/>
        </w:rPr>
        <w:t xml:space="preserve"> the within host stages of</w:t>
      </w:r>
      <w:r>
        <w:rPr>
          <w:rFonts w:ascii="Arial" w:hAnsi="Arial" w:cs="Arial"/>
          <w:sz w:val="20"/>
          <w:szCs w:val="20"/>
        </w:rPr>
        <w:t xml:space="preserve"> entry</w:t>
      </w:r>
      <w:r w:rsidR="00E6171C">
        <w:rPr>
          <w:rFonts w:ascii="Arial" w:hAnsi="Arial" w:cs="Arial"/>
          <w:sz w:val="20"/>
          <w:szCs w:val="20"/>
        </w:rPr>
        <w:t xml:space="preserve"> </w:t>
      </w:r>
      <w:r w:rsidR="002A07D2">
        <w:rPr>
          <w:rFonts w:ascii="Arial" w:hAnsi="Arial" w:cs="Arial"/>
          <w:sz w:val="20"/>
          <w:szCs w:val="20"/>
        </w:rPr>
        <w:t>and local</w:t>
      </w:r>
      <w:r>
        <w:rPr>
          <w:rFonts w:ascii="Arial" w:hAnsi="Arial" w:cs="Arial"/>
          <w:sz w:val="20"/>
          <w:szCs w:val="20"/>
        </w:rPr>
        <w:t xml:space="preserve"> replication</w:t>
      </w:r>
      <w:r w:rsidR="00E6171C">
        <w:rPr>
          <w:rFonts w:ascii="Arial" w:hAnsi="Arial" w:cs="Arial"/>
          <w:sz w:val="20"/>
          <w:szCs w:val="20"/>
        </w:rPr>
        <w:t>,</w:t>
      </w:r>
      <w:r>
        <w:rPr>
          <w:rFonts w:ascii="Arial" w:hAnsi="Arial" w:cs="Arial"/>
          <w:sz w:val="20"/>
          <w:szCs w:val="20"/>
        </w:rPr>
        <w:t xml:space="preserve"> </w:t>
      </w:r>
      <w:r w:rsidR="000053F2">
        <w:rPr>
          <w:rFonts w:ascii="Arial" w:hAnsi="Arial" w:cs="Arial"/>
          <w:sz w:val="20"/>
          <w:szCs w:val="20"/>
        </w:rPr>
        <w:t>dissemination</w:t>
      </w:r>
      <w:r w:rsidR="00E6171C">
        <w:rPr>
          <w:rFonts w:ascii="Arial" w:hAnsi="Arial" w:cs="Arial"/>
          <w:sz w:val="20"/>
          <w:szCs w:val="20"/>
        </w:rPr>
        <w:t xml:space="preserve"> within the host,</w:t>
      </w:r>
      <w:r w:rsidR="00A43FAB">
        <w:rPr>
          <w:rFonts w:ascii="Arial" w:hAnsi="Arial" w:cs="Arial"/>
          <w:sz w:val="20"/>
          <w:szCs w:val="20"/>
        </w:rPr>
        <w:t xml:space="preserve"> and secondary replication</w:t>
      </w:r>
      <w:r>
        <w:rPr>
          <w:rFonts w:ascii="Arial" w:hAnsi="Arial" w:cs="Arial"/>
          <w:sz w:val="20"/>
          <w:szCs w:val="20"/>
        </w:rPr>
        <w:t xml:space="preserve">. </w:t>
      </w:r>
      <w:r w:rsidR="002A07D2">
        <w:rPr>
          <w:rFonts w:ascii="Arial" w:hAnsi="Arial" w:cs="Arial"/>
          <w:sz w:val="20"/>
          <w:szCs w:val="20"/>
        </w:rPr>
        <w:t>Pathogenesis</w:t>
      </w:r>
      <w:r>
        <w:rPr>
          <w:rFonts w:ascii="Arial" w:hAnsi="Arial" w:cs="Arial"/>
          <w:sz w:val="20"/>
          <w:szCs w:val="20"/>
        </w:rPr>
        <w:t xml:space="preserve"> therefore plays a key role both in the link from primary </w:t>
      </w:r>
      <w:r w:rsidR="002A07D2">
        <w:rPr>
          <w:rFonts w:ascii="Arial" w:hAnsi="Arial" w:cs="Arial"/>
          <w:sz w:val="20"/>
          <w:szCs w:val="20"/>
        </w:rPr>
        <w:t>transmission</w:t>
      </w:r>
      <w:r>
        <w:rPr>
          <w:rFonts w:ascii="Arial" w:hAnsi="Arial" w:cs="Arial"/>
          <w:sz w:val="20"/>
          <w:szCs w:val="20"/>
        </w:rPr>
        <w:t xml:space="preserve"> to infection and to that of secondary transmission. This is also the case when it comes to cross species </w:t>
      </w:r>
      <w:r w:rsidR="002A07D2">
        <w:rPr>
          <w:rFonts w:ascii="Arial" w:hAnsi="Arial" w:cs="Arial"/>
          <w:sz w:val="20"/>
          <w:szCs w:val="20"/>
        </w:rPr>
        <w:t>transmission</w:t>
      </w:r>
      <w:r>
        <w:rPr>
          <w:rFonts w:ascii="Arial" w:hAnsi="Arial" w:cs="Arial"/>
          <w:sz w:val="20"/>
          <w:szCs w:val="20"/>
        </w:rPr>
        <w:t xml:space="preserve"> or spillover of viral </w:t>
      </w:r>
      <w:r>
        <w:rPr>
          <w:rFonts w:ascii="Arial" w:hAnsi="Arial" w:cs="Arial"/>
          <w:sz w:val="20"/>
          <w:szCs w:val="20"/>
        </w:rPr>
        <w:lastRenderedPageBreak/>
        <w:t xml:space="preserve">pathogens. One can see how the </w:t>
      </w:r>
      <w:r w:rsidR="002A07D2">
        <w:rPr>
          <w:rFonts w:ascii="Arial" w:hAnsi="Arial" w:cs="Arial"/>
          <w:sz w:val="20"/>
          <w:szCs w:val="20"/>
        </w:rPr>
        <w:t>pathogenesis</w:t>
      </w:r>
      <w:r>
        <w:rPr>
          <w:rFonts w:ascii="Arial" w:hAnsi="Arial" w:cs="Arial"/>
          <w:sz w:val="20"/>
          <w:szCs w:val="20"/>
        </w:rPr>
        <w:t xml:space="preserve"> of a viral infection plays could play a critical role in the transmission dynamics/</w:t>
      </w:r>
      <w:r w:rsidR="002A07D2">
        <w:rPr>
          <w:rFonts w:ascii="Arial" w:hAnsi="Arial" w:cs="Arial"/>
          <w:sz w:val="20"/>
          <w:szCs w:val="20"/>
        </w:rPr>
        <w:t>ecology</w:t>
      </w:r>
      <w:r>
        <w:rPr>
          <w:rFonts w:ascii="Arial" w:hAnsi="Arial" w:cs="Arial"/>
          <w:sz w:val="20"/>
          <w:szCs w:val="20"/>
        </w:rPr>
        <w:t>/</w:t>
      </w:r>
      <w:r w:rsidR="002A07D2">
        <w:rPr>
          <w:rFonts w:ascii="Arial" w:hAnsi="Arial" w:cs="Arial"/>
          <w:sz w:val="20"/>
          <w:szCs w:val="20"/>
        </w:rPr>
        <w:t>epidemiology</w:t>
      </w:r>
      <w:r>
        <w:rPr>
          <w:rFonts w:ascii="Arial" w:hAnsi="Arial" w:cs="Arial"/>
          <w:sz w:val="20"/>
          <w:szCs w:val="20"/>
        </w:rPr>
        <w:t xml:space="preserve"> of a pathogen. </w:t>
      </w:r>
    </w:p>
    <w:p w14:paraId="0FBB7255" w14:textId="133DD9BD" w:rsidR="005B5ECF" w:rsidRPr="00AA6AB3" w:rsidRDefault="005B5ECF"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Knowledge of viral-host interactions can infer if </w:t>
      </w:r>
      <w:r w:rsidR="002A07D2">
        <w:rPr>
          <w:rFonts w:ascii="Arial" w:hAnsi="Arial" w:cs="Arial"/>
          <w:sz w:val="20"/>
          <w:szCs w:val="20"/>
        </w:rPr>
        <w:t>transmission</w:t>
      </w:r>
      <w:r>
        <w:rPr>
          <w:rFonts w:ascii="Arial" w:hAnsi="Arial" w:cs="Arial"/>
          <w:sz w:val="20"/>
          <w:szCs w:val="20"/>
        </w:rPr>
        <w:t xml:space="preserve"> to a new host will be productive. </w:t>
      </w:r>
      <w:r w:rsidR="002A07D2">
        <w:rPr>
          <w:rFonts w:ascii="Arial" w:hAnsi="Arial" w:cs="Arial"/>
          <w:sz w:val="20"/>
          <w:szCs w:val="20"/>
        </w:rPr>
        <w:t>Similarly,</w:t>
      </w:r>
      <w:r>
        <w:rPr>
          <w:rFonts w:ascii="Arial" w:hAnsi="Arial" w:cs="Arial"/>
          <w:sz w:val="20"/>
          <w:szCs w:val="20"/>
        </w:rPr>
        <w:t xml:space="preserve"> dissemination within a host and organ tropism can predict shedding and likely secondary </w:t>
      </w:r>
      <w:r w:rsidR="002A07D2">
        <w:rPr>
          <w:rFonts w:ascii="Arial" w:hAnsi="Arial" w:cs="Arial"/>
          <w:sz w:val="20"/>
          <w:szCs w:val="20"/>
        </w:rPr>
        <w:t>transmission</w:t>
      </w:r>
      <w:r>
        <w:rPr>
          <w:rFonts w:ascii="Arial" w:hAnsi="Arial" w:cs="Arial"/>
          <w:sz w:val="20"/>
          <w:szCs w:val="20"/>
        </w:rPr>
        <w:t xml:space="preserve">. </w:t>
      </w:r>
    </w:p>
    <w:p w14:paraId="7FFB36B3" w14:textId="26FA3A02" w:rsidR="00C11DC6" w:rsidRDefault="00C432B9" w:rsidP="00AA6AB3">
      <w:pPr>
        <w:spacing w:line="480" w:lineRule="auto"/>
        <w:rPr>
          <w:rFonts w:ascii="Arial" w:hAnsi="Arial" w:cs="Arial"/>
          <w:sz w:val="20"/>
          <w:szCs w:val="20"/>
        </w:rPr>
      </w:pPr>
      <w:r>
        <w:rPr>
          <w:rFonts w:ascii="Arial" w:hAnsi="Arial" w:cs="Arial"/>
          <w:sz w:val="20"/>
          <w:szCs w:val="20"/>
        </w:rPr>
        <w:t>Viral Entry and local replication</w:t>
      </w:r>
      <w:r w:rsidR="00C11DC6">
        <w:rPr>
          <w:rFonts w:ascii="Arial" w:hAnsi="Arial" w:cs="Arial"/>
          <w:sz w:val="20"/>
          <w:szCs w:val="20"/>
        </w:rPr>
        <w:t xml:space="preserve"> </w:t>
      </w:r>
    </w:p>
    <w:p w14:paraId="40A0464B" w14:textId="2BB6C402" w:rsidR="00E77CCE" w:rsidRDefault="00E77CCE" w:rsidP="00AA6AB3">
      <w:pPr>
        <w:spacing w:line="480" w:lineRule="auto"/>
        <w:rPr>
          <w:rFonts w:ascii="Arial" w:hAnsi="Arial" w:cs="Arial"/>
          <w:sz w:val="20"/>
          <w:szCs w:val="20"/>
        </w:rPr>
      </w:pPr>
      <w:r w:rsidRPr="00AA6AB3">
        <w:rPr>
          <w:rFonts w:ascii="Arial" w:hAnsi="Arial" w:cs="Arial"/>
          <w:sz w:val="20"/>
          <w:szCs w:val="20"/>
        </w:rPr>
        <w:t>The initial “decision” for a virus upon contact with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proofErr w:type="gramStart"/>
      <w:r w:rsidR="008D73FA" w:rsidRPr="00AA6AB3">
        <w:rPr>
          <w:rFonts w:ascii="Arial" w:hAnsi="Arial" w:cs="Arial"/>
          <w:sz w:val="20"/>
          <w:szCs w:val="20"/>
        </w:rPr>
        <w:t xml:space="preserve">Making </w:t>
      </w:r>
      <w:r w:rsidR="00E344CD" w:rsidRPr="00AA6AB3">
        <w:rPr>
          <w:rFonts w:ascii="Arial" w:hAnsi="Arial" w:cs="Arial"/>
          <w:sz w:val="20"/>
          <w:szCs w:val="20"/>
        </w:rPr>
        <w:t>contact</w:t>
      </w:r>
      <w:r w:rsidR="008D73FA" w:rsidRPr="00AA6AB3">
        <w:rPr>
          <w:rFonts w:ascii="Arial" w:hAnsi="Arial" w:cs="Arial"/>
          <w:sz w:val="20"/>
          <w:szCs w:val="20"/>
        </w:rPr>
        <w:t xml:space="preserve"> with</w:t>
      </w:r>
      <w:proofErr w:type="gramEnd"/>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t>
      </w:r>
      <w:proofErr w:type="spellStart"/>
      <w:r w:rsidR="00BA41ED">
        <w:rPr>
          <w:rFonts w:ascii="Arial" w:hAnsi="Arial" w:cs="Arial"/>
          <w:noProof/>
          <w:sz w:val="20"/>
          <w:szCs w:val="20"/>
        </w:rPr>
        <w:t>Woolhouse</w:t>
      </w:r>
      <w:proofErr w:type="spellEnd"/>
      <w:r w:rsidR="00BA41ED">
        <w:rPr>
          <w:rFonts w:ascii="Arial" w:hAnsi="Arial" w:cs="Arial"/>
          <w:noProof/>
          <w:sz w:val="20"/>
          <w:szCs w:val="20"/>
        </w:rPr>
        <w:t xml:space="preserv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008D081D" w:rsidRPr="00AA6AB3">
        <w:rPr>
          <w:rFonts w:ascii="Arial" w:hAnsi="Arial" w:cs="Arial"/>
          <w:sz w:val="20"/>
          <w:szCs w:val="20"/>
        </w:rPr>
        <w:t>ref)</w:t>
      </w:r>
      <w:r w:rsidRPr="00AA6AB3">
        <w:rPr>
          <w:rFonts w:ascii="Arial" w:hAnsi="Arial" w:cs="Arial"/>
          <w:sz w:val="20"/>
          <w:szCs w:val="20"/>
        </w:rPr>
        <w:t xml:space="preserve"> Another option is to have multiple potential receptors that can be used. Foot-and-mouth disease virus has at least 3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proofErr w:type="spellStart"/>
      <w:r w:rsidR="00BA41ED">
        <w:rPr>
          <w:rFonts w:ascii="Arial" w:hAnsi="Arial" w:cs="Arial"/>
          <w:sz w:val="20"/>
          <w:szCs w:val="20"/>
        </w:rPr>
        <w:t>recptors</w:t>
      </w:r>
      <w:proofErr w:type="spellEnd"/>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Default="00C432B9" w:rsidP="00C432B9">
      <w:pPr>
        <w:spacing w:line="480" w:lineRule="auto"/>
        <w:rPr>
          <w:rFonts w:ascii="Arial" w:hAnsi="Arial" w:cs="Arial"/>
          <w:sz w:val="20"/>
          <w:szCs w:val="20"/>
          <w:lang w:val="en-GB"/>
        </w:rPr>
      </w:pPr>
      <w:r>
        <w:rPr>
          <w:rFonts w:ascii="Arial" w:hAnsi="Arial" w:cs="Arial"/>
          <w:sz w:val="20"/>
          <w:szCs w:val="20"/>
          <w:lang w:val="en-GB"/>
        </w:rPr>
        <w:t>Dissemination</w:t>
      </w:r>
      <w:r w:rsidR="00437E41">
        <w:rPr>
          <w:rFonts w:ascii="Arial" w:hAnsi="Arial" w:cs="Arial"/>
          <w:sz w:val="20"/>
          <w:szCs w:val="20"/>
          <w:lang w:val="en-GB"/>
        </w:rPr>
        <w:t xml:space="preserve"> within host</w:t>
      </w:r>
    </w:p>
    <w:p w14:paraId="5DCD9947" w14:textId="072D965F"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ithin host spread of a virus and the potential role of this in spillover,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w:t>
      </w:r>
      <w:r w:rsidRPr="00AA6AB3">
        <w:rPr>
          <w:rFonts w:ascii="Arial" w:hAnsi="Arial" w:cs="Arial"/>
          <w:sz w:val="20"/>
          <w:szCs w:val="20"/>
          <w:lang w:val="en-GB"/>
        </w:rPr>
        <w:lastRenderedPageBreak/>
        <w:t xml:space="preserve">genitals, and respiratory mucosal surfaces. This rapid systemic spread, particularly to respiratory mucosa results in the potential for rapid transmission dynamics </w:t>
      </w:r>
      <w:r w:rsidRPr="00AA6AB3">
        <w:rPr>
          <w:rFonts w:ascii="Arial" w:hAnsi="Arial" w:cs="Arial"/>
          <w:sz w:val="20"/>
          <w:szCs w:val="20"/>
        </w:rPr>
        <w:t xml:space="preserve">through close contact populations. This pathology of using the lymphatic system to spread systemically is almost certainly involved in this virus’ ability to infect a wide range of species. </w:t>
      </w:r>
    </w:p>
    <w:p w14:paraId="1E5475D0" w14:textId="6FBEE6C4" w:rsidR="00C432B9" w:rsidRPr="00AA6AB3" w:rsidRDefault="00C432B9" w:rsidP="00AA6AB3">
      <w:pPr>
        <w:spacing w:line="480" w:lineRule="auto"/>
        <w:rPr>
          <w:rFonts w:ascii="Arial" w:hAnsi="Arial" w:cs="Arial"/>
          <w:sz w:val="20"/>
          <w:szCs w:val="20"/>
        </w:rPr>
      </w:pPr>
      <w:r>
        <w:rPr>
          <w:rFonts w:ascii="Arial" w:hAnsi="Arial" w:cs="Arial"/>
          <w:sz w:val="20"/>
          <w:szCs w:val="20"/>
        </w:rPr>
        <w:t>Secondary Replication</w:t>
      </w:r>
    </w:p>
    <w:p w14:paraId="7A0C27EC" w14:textId="21522EA5" w:rsidR="008D73FA" w:rsidRPr="00AA6AB3" w:rsidRDefault="001A6745" w:rsidP="00AA6AB3">
      <w:pPr>
        <w:pStyle w:val="EndNoteBibliography"/>
        <w:spacing w:line="480" w:lineRule="auto"/>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w:t>
      </w:r>
      <w:r w:rsidR="00511715">
        <w:rPr>
          <w:rFonts w:ascii="Arial" w:hAnsi="Arial" w:cs="Arial"/>
          <w:sz w:val="20"/>
          <w:szCs w:val="20"/>
        </w:rPr>
        <w:t>/attachment</w:t>
      </w:r>
      <w:r w:rsidR="00E77CCE" w:rsidRPr="00AA6AB3">
        <w:rPr>
          <w:rFonts w:ascii="Arial" w:hAnsi="Arial" w:cs="Arial"/>
          <w:sz w:val="20"/>
          <w:szCs w:val="20"/>
        </w:rPr>
        <w:t>,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w:t>
      </w:r>
      <w:r w:rsidR="00511715">
        <w:rPr>
          <w:rFonts w:ascii="Arial" w:hAnsi="Arial" w:cs="Arial"/>
          <w:sz w:val="20"/>
          <w:szCs w:val="20"/>
        </w:rPr>
        <w:t xml:space="preserve"> within or across organ systems</w:t>
      </w:r>
      <w:r w:rsidR="00BD328A">
        <w:rPr>
          <w:rFonts w:ascii="Arial" w:hAnsi="Arial" w:cs="Arial"/>
          <w:sz w:val="20"/>
          <w:szCs w:val="20"/>
        </w:rPr>
        <w:t xml:space="preserve"> that alllow secondary replication at distant sites</w:t>
      </w:r>
      <w:r w:rsidR="00511715">
        <w:rPr>
          <w:rFonts w:ascii="Arial" w:hAnsi="Arial" w:cs="Arial"/>
          <w:sz w:val="20"/>
          <w:szCs w:val="20"/>
        </w:rPr>
        <w:t>.</w:t>
      </w:r>
      <w:r w:rsidR="00E77CCE" w:rsidRPr="00AA6AB3">
        <w:rPr>
          <w:rFonts w:ascii="Arial" w:hAnsi="Arial" w:cs="Arial"/>
          <w:sz w:val="20"/>
          <w:szCs w:val="20"/>
        </w:rPr>
        <w:t xml:space="preserve"> </w:t>
      </w:r>
      <w:r w:rsidR="00C43388" w:rsidRPr="00AA6AB3">
        <w:rPr>
          <w:rFonts w:ascii="Arial" w:hAnsi="Arial" w:cs="Arial"/>
          <w:sz w:val="20"/>
          <w:szCs w:val="20"/>
        </w:rPr>
        <w:t xml:space="preserve">The most studied system of receptor distribution is in different host species infected by influenza virus.  </w:t>
      </w:r>
      <w:r w:rsidR="008D73FA" w:rsidRPr="00AA6AB3">
        <w:rPr>
          <w:rFonts w:ascii="Arial" w:hAnsi="Arial" w:cs="Arial"/>
          <w:sz w:val="20"/>
          <w:szCs w:val="20"/>
        </w:rPr>
        <w:t>.</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 xml:space="preserve">distributed </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w:t>
      </w:r>
      <w:r w:rsidR="00C67E1D">
        <w:rPr>
          <w:rFonts w:ascii="Arial" w:hAnsi="Arial" w:cs="Arial"/>
          <w:sz w:val="20"/>
          <w:szCs w:val="20"/>
        </w:rPr>
        <w:t>(REF)</w:t>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w:t>
      </w:r>
      <w:r w:rsidR="00C67E1D">
        <w:rPr>
          <w:rFonts w:ascii="Arial" w:hAnsi="Arial" w:cs="Arial"/>
          <w:sz w:val="20"/>
          <w:szCs w:val="20"/>
        </w:rPr>
        <w:t>(ref)</w:t>
      </w:r>
      <w:r w:rsidR="00E77CCE" w:rsidRPr="00AA6AB3">
        <w:rPr>
          <w:rFonts w:ascii="Arial" w:hAnsi="Arial" w:cs="Arial"/>
          <w:sz w:val="20"/>
          <w:szCs w:val="20"/>
        </w:rPr>
        <w:t xml:space="preserve"> </w:t>
      </w:r>
      <w:r w:rsidR="00E77CCE" w:rsidRPr="00AA6AB3">
        <w:rPr>
          <w:rFonts w:ascii="Arial" w:hAnsi="Arial" w:cs="Arial"/>
          <w:sz w:val="20"/>
          <w:szCs w:val="20"/>
          <w:lang w:val="en-GB"/>
        </w:rPr>
        <w:t xml:space="preserve">Additionally, </w:t>
      </w:r>
      <w:r w:rsidR="005D3E91" w:rsidRPr="00AA6AB3">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de Graaf and Fouchier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E7540" w:rsidRPr="00AA6AB3">
        <w:rPr>
          <w:rFonts w:ascii="Arial" w:hAnsi="Arial" w:cs="Arial"/>
          <w:sz w:val="20"/>
          <w:szCs w:val="20"/>
          <w:lang w:val="en-GB"/>
        </w:rPr>
        <w:t xml:space="preserve">can not </w:t>
      </w:r>
      <w:r w:rsidR="00E77CCE" w:rsidRPr="00AA6AB3">
        <w:rPr>
          <w:rFonts w:ascii="Arial" w:hAnsi="Arial" w:cs="Arial"/>
          <w:sz w:val="20"/>
          <w:szCs w:val="20"/>
          <w:lang w:val="en-GB"/>
        </w:rPr>
        <w:t xml:space="preserve">replicate in the upper </w:t>
      </w:r>
      <w:r w:rsidR="00511715">
        <w:rPr>
          <w:rFonts w:ascii="Arial" w:hAnsi="Arial" w:cs="Arial"/>
          <w:sz w:val="20"/>
          <w:szCs w:val="20"/>
          <w:lang w:val="en-GB"/>
        </w:rPr>
        <w:t>respiratory tract</w:t>
      </w:r>
      <w:r w:rsidR="00E77CCE" w:rsidRPr="00AA6AB3">
        <w:rPr>
          <w:rFonts w:ascii="Arial" w:hAnsi="Arial" w:cs="Arial"/>
          <w:sz w:val="20"/>
          <w:szCs w:val="20"/>
          <w:lang w:val="en-GB"/>
        </w:rPr>
        <w:t xml:space="preserve">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0991E17F" w14:textId="7EF5FF05" w:rsidR="00C432B9" w:rsidRDefault="00E77CCE" w:rsidP="00AA6AB3">
      <w:pPr>
        <w:spacing w:line="480" w:lineRule="auto"/>
        <w:rPr>
          <w:rFonts w:ascii="Arial" w:hAnsi="Arial" w:cs="Arial"/>
          <w:sz w:val="20"/>
          <w:szCs w:val="20"/>
          <w:lang w:val="en-GB"/>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w:t>
      </w:r>
      <w:r w:rsidRPr="00AA6AB3">
        <w:rPr>
          <w:rFonts w:ascii="Arial" w:hAnsi="Arial" w:cs="Arial"/>
          <w:sz w:val="20"/>
          <w:szCs w:val="20"/>
          <w:lang w:val="en-GB"/>
        </w:rPr>
        <w:lastRenderedPageBreak/>
        <w:t xml:space="preserve">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proofErr w:type="spellStart"/>
      <w:r w:rsidR="00391A9A">
        <w:rPr>
          <w:rFonts w:ascii="Arial" w:hAnsi="Arial" w:cs="Arial"/>
          <w:sz w:val="20"/>
          <w:szCs w:val="20"/>
          <w:lang w:val="en-GB"/>
        </w:rPr>
        <w:t>transmison</w:t>
      </w:r>
      <w:proofErr w:type="spellEnd"/>
      <w:r w:rsidR="00391A9A">
        <w:rPr>
          <w:rFonts w:ascii="Arial" w:hAnsi="Arial" w:cs="Arial"/>
          <w:sz w:val="20"/>
          <w:szCs w:val="20"/>
          <w:lang w:val="en-GB"/>
        </w:rPr>
        <w:t xml:space="preserve"> dynamics.</w:t>
      </w:r>
    </w:p>
    <w:p w14:paraId="00F7860A" w14:textId="7FFD4F12" w:rsidR="00BD65F0" w:rsidRPr="00AA6AB3" w:rsidRDefault="00190E35" w:rsidP="00AA6AB3">
      <w:pPr>
        <w:spacing w:line="480" w:lineRule="auto"/>
        <w:rPr>
          <w:rFonts w:ascii="Arial" w:hAnsi="Arial" w:cs="Arial"/>
          <w:sz w:val="20"/>
          <w:szCs w:val="20"/>
        </w:rPr>
      </w:pPr>
      <w:r w:rsidRPr="00AA6AB3">
        <w:rPr>
          <w:rFonts w:ascii="Arial" w:hAnsi="Arial" w:cs="Arial"/>
          <w:sz w:val="20"/>
          <w:szCs w:val="20"/>
        </w:rPr>
        <w:t xml:space="preserve">Here, we synthesize available literature on cross-species transmission events </w:t>
      </w:r>
      <w:r w:rsidR="00C67E1D">
        <w:rPr>
          <w:rFonts w:ascii="Arial" w:hAnsi="Arial" w:cs="Arial"/>
          <w:sz w:val="20"/>
          <w:szCs w:val="20"/>
        </w:rPr>
        <w:t xml:space="preserve">along with pathological data </w:t>
      </w:r>
      <w:r w:rsidR="002D2C53" w:rsidRPr="00AA6AB3">
        <w:rPr>
          <w:rFonts w:ascii="Arial" w:hAnsi="Arial" w:cs="Arial"/>
          <w:sz w:val="20"/>
          <w:szCs w:val="20"/>
        </w:rPr>
        <w:t>to determine</w:t>
      </w:r>
      <w:r w:rsidR="00010045" w:rsidRPr="00AA6AB3">
        <w:rPr>
          <w:rFonts w:ascii="Arial" w:hAnsi="Arial" w:cs="Arial"/>
          <w:sz w:val="20"/>
          <w:szCs w:val="20"/>
        </w:rPr>
        <w:t xml:space="preserve"> how aspects of viral pathogenesis affect cross-species transmission in RNA viruses. </w:t>
      </w:r>
      <w:r w:rsidR="00CE0E06" w:rsidRPr="00AA6AB3">
        <w:rPr>
          <w:rFonts w:ascii="Arial" w:hAnsi="Arial" w:cs="Arial"/>
          <w:sz w:val="20"/>
          <w:szCs w:val="20"/>
        </w:rPr>
        <w:t xml:space="preserve">First, </w:t>
      </w:r>
      <w:r w:rsidR="002D2C53" w:rsidRPr="00AA6AB3">
        <w:rPr>
          <w:rFonts w:ascii="Arial" w:hAnsi="Arial" w:cs="Arial"/>
          <w:sz w:val="20"/>
          <w:szCs w:val="20"/>
        </w:rPr>
        <w:t>we identify</w:t>
      </w:r>
      <w:r w:rsidR="00010045" w:rsidRPr="00AA6AB3">
        <w:rPr>
          <w:rFonts w:ascii="Arial" w:hAnsi="Arial" w:cs="Arial"/>
          <w:sz w:val="20"/>
          <w:szCs w:val="20"/>
        </w:rPr>
        <w:t xml:space="preserve"> how tissue tropism and the mechanism of within host spread influence cross species transmission. </w:t>
      </w:r>
      <w:r w:rsidR="00CE0E06" w:rsidRPr="00AA6AB3">
        <w:rPr>
          <w:rFonts w:ascii="Arial" w:hAnsi="Arial" w:cs="Arial"/>
          <w:sz w:val="20"/>
          <w:szCs w:val="20"/>
        </w:rPr>
        <w:t xml:space="preserve">We </w:t>
      </w:r>
      <w:r w:rsidR="002D2C53" w:rsidRPr="00AA6AB3">
        <w:rPr>
          <w:rFonts w:ascii="Arial" w:hAnsi="Arial" w:cs="Arial"/>
          <w:sz w:val="20"/>
          <w:szCs w:val="20"/>
        </w:rPr>
        <w:t>then, we</w:t>
      </w:r>
      <w:r w:rsidR="00CE0E06" w:rsidRPr="00AA6AB3">
        <w:rPr>
          <w:rFonts w:ascii="Arial" w:hAnsi="Arial" w:cs="Arial"/>
          <w:sz w:val="20"/>
          <w:szCs w:val="20"/>
        </w:rPr>
        <w:t xml:space="preserve"> </w:t>
      </w:r>
      <w:r w:rsidR="002D2C53" w:rsidRPr="00AA6AB3">
        <w:rPr>
          <w:rFonts w:ascii="Arial" w:hAnsi="Arial" w:cs="Arial"/>
          <w:sz w:val="20"/>
          <w:szCs w:val="20"/>
        </w:rPr>
        <w:t>assess the</w:t>
      </w:r>
      <w:r w:rsidR="00010045" w:rsidRPr="00AA6AB3">
        <w:rPr>
          <w:rFonts w:ascii="Arial" w:hAnsi="Arial" w:cs="Arial"/>
          <w:sz w:val="20"/>
          <w:szCs w:val="20"/>
        </w:rPr>
        <w:t xml:space="preserve"> role cellular pathogenesis, including cell tropism, cellular receptor, plays in cross species </w:t>
      </w:r>
      <w:r w:rsidR="002D2C53" w:rsidRPr="00AA6AB3">
        <w:rPr>
          <w:rFonts w:ascii="Arial" w:hAnsi="Arial" w:cs="Arial"/>
          <w:sz w:val="20"/>
          <w:szCs w:val="20"/>
        </w:rPr>
        <w:t>transmission. We</w:t>
      </w:r>
      <w:r w:rsidR="00BD65F0" w:rsidRPr="00AA6AB3">
        <w:rPr>
          <w:rFonts w:ascii="Arial" w:hAnsi="Arial" w:cs="Arial"/>
          <w:sz w:val="20"/>
          <w:szCs w:val="20"/>
        </w:rPr>
        <w:t xml:space="preserve"> </w:t>
      </w:r>
      <w:r w:rsidR="00E344CD" w:rsidRPr="00AA6AB3">
        <w:rPr>
          <w:rFonts w:ascii="Arial" w:hAnsi="Arial" w:cs="Arial"/>
          <w:sz w:val="20"/>
          <w:szCs w:val="20"/>
        </w:rPr>
        <w:t>hypothesize</w:t>
      </w:r>
      <w:r w:rsidR="00BD65F0" w:rsidRPr="00AA6AB3">
        <w:rPr>
          <w:rFonts w:ascii="Arial" w:hAnsi="Arial" w:cs="Arial"/>
          <w:sz w:val="20"/>
          <w:szCs w:val="20"/>
        </w:rPr>
        <w:t xml:space="preserve"> that RNA virus</w:t>
      </w:r>
      <w:r w:rsidR="007F6EB0" w:rsidRPr="00AA6AB3">
        <w:rPr>
          <w:rFonts w:ascii="Arial" w:hAnsi="Arial" w:cs="Arial"/>
          <w:sz w:val="20"/>
          <w:szCs w:val="20"/>
        </w:rPr>
        <w:t xml:space="preserve"> tissue </w:t>
      </w:r>
      <w:r w:rsidR="002D2C53" w:rsidRPr="00AA6AB3">
        <w:rPr>
          <w:rFonts w:ascii="Arial" w:hAnsi="Arial" w:cs="Arial"/>
          <w:sz w:val="20"/>
          <w:szCs w:val="20"/>
        </w:rPr>
        <w:t>tropism, and</w:t>
      </w:r>
      <w:r w:rsidR="00BD65F0" w:rsidRPr="00AA6AB3">
        <w:rPr>
          <w:rFonts w:ascii="Arial" w:hAnsi="Arial" w:cs="Arial"/>
          <w:sz w:val="20"/>
          <w:szCs w:val="20"/>
        </w:rPr>
        <w:t xml:space="preserve"> those </w:t>
      </w:r>
      <w:r w:rsidR="00BD0227" w:rsidRPr="00AA6AB3">
        <w:rPr>
          <w:rFonts w:ascii="Arial" w:hAnsi="Arial" w:cs="Arial"/>
          <w:sz w:val="20"/>
          <w:szCs w:val="20"/>
        </w:rPr>
        <w:t xml:space="preserve">using </w:t>
      </w:r>
      <w:r w:rsidR="00BD65F0" w:rsidRPr="00AA6AB3">
        <w:rPr>
          <w:rFonts w:ascii="Arial" w:hAnsi="Arial" w:cs="Arial"/>
          <w:sz w:val="20"/>
          <w:szCs w:val="20"/>
        </w:rPr>
        <w:t xml:space="preserve">broadly conserved receptors or those that can use alternate receptors will be more likely to transmit to alternate hosts. </w:t>
      </w:r>
    </w:p>
    <w:bookmarkEnd w:id="0"/>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004217DC" w14:textId="77777777" w:rsidR="00391A9A" w:rsidRDefault="00391A9A" w:rsidP="00AA6AB3">
      <w:pPr>
        <w:pStyle w:val="NormalWeb"/>
        <w:spacing w:before="180" w:beforeAutospacing="0" w:after="180" w:afterAutospacing="0" w:line="480" w:lineRule="auto"/>
        <w:rPr>
          <w:rFonts w:ascii="Arial" w:hAnsi="Arial" w:cs="Arial"/>
          <w:b/>
          <w:bCs/>
          <w:sz w:val="22"/>
          <w:szCs w:val="22"/>
          <w:u w:val="single"/>
        </w:rPr>
      </w:pPr>
    </w:p>
    <w:p w14:paraId="13FF6418" w14:textId="6E8F0866"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1CC179E0"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6"/>
      <w:commentRangeStart w:id="7"/>
      <w:commentRangeStart w:id="8"/>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6"/>
      <w:r w:rsidR="00CD44B5">
        <w:rPr>
          <w:rStyle w:val="CommentReference"/>
          <w:rFonts w:asciiTheme="minorHAnsi" w:eastAsiaTheme="minorHAnsi" w:hAnsiTheme="minorHAnsi" w:cstheme="minorBidi"/>
        </w:rPr>
        <w:commentReference w:id="6"/>
      </w:r>
      <w:commentRangeEnd w:id="7"/>
      <w:r w:rsidR="00CD44B5">
        <w:rPr>
          <w:rStyle w:val="CommentReference"/>
          <w:rFonts w:asciiTheme="minorHAnsi" w:eastAsiaTheme="minorHAnsi" w:hAnsiTheme="minorHAnsi" w:cstheme="minorBidi"/>
        </w:rPr>
        <w:commentReference w:id="7"/>
      </w:r>
      <w:commentRangeEnd w:id="8"/>
      <w:r w:rsidR="00A94849">
        <w:rPr>
          <w:rStyle w:val="CommentReference"/>
          <w:rFonts w:asciiTheme="minorHAnsi" w:eastAsiaTheme="minorHAnsi" w:hAnsiTheme="minorHAnsi" w:cstheme="minorBidi"/>
        </w:rPr>
        <w:commentReference w:id="8"/>
      </w:r>
    </w:p>
    <w:p w14:paraId="66D7F492" w14:textId="3BD0C467"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ata were imported into R Studio (</w:t>
      </w:r>
      <w:r w:rsidR="001160DC" w:rsidRPr="00AA6AB3">
        <w:rPr>
          <w:rFonts w:ascii="Arial" w:hAnsi="Arial" w:cs="Arial"/>
          <w:color w:val="000000"/>
          <w:sz w:val="20"/>
          <w:szCs w:val="20"/>
          <w:u w:val="single"/>
        </w:rPr>
        <w:t>version 1.3.1056)</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 environment (</w:t>
      </w:r>
      <w:r w:rsidR="001160DC" w:rsidRPr="00AA6AB3">
        <w:rPr>
          <w:rFonts w:ascii="Arial" w:hAnsi="Arial" w:cs="Arial"/>
          <w:color w:val="000000"/>
          <w:sz w:val="20"/>
          <w:szCs w:val="20"/>
          <w:u w:val="single"/>
        </w:rPr>
        <w:t>version 3.5.3.</w:t>
      </w:r>
      <w:r w:rsidR="001160DC" w:rsidRPr="00AA6AB3">
        <w:rPr>
          <w:rFonts w:ascii="Arial" w:hAnsi="Arial" w:cs="Arial"/>
          <w:color w:val="000000"/>
          <w:sz w:val="20"/>
          <w:szCs w:val="20"/>
        </w:rPr>
        <w:t>). References to packages in this methods section indicate specific packages used within the R environment to perform analyses.</w:t>
      </w:r>
    </w:p>
    <w:p w14:paraId="3CF76C90" w14:textId="7BBE5C68"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60D48BDA" w14:textId="1F6CAD6F" w:rsidR="00C67E1D"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color w:val="000000"/>
          <w:sz w:val="20"/>
          <w:szCs w:val="20"/>
        </w:rPr>
        <w:lastRenderedPageBreak/>
        <w:t xml:space="preserve">A literature search was performed of the </w:t>
      </w:r>
      <w:r w:rsidR="002D2C53" w:rsidRPr="00AA6AB3">
        <w:rPr>
          <w:rFonts w:ascii="Arial" w:eastAsia="Times New Roman" w:hAnsi="Arial" w:cs="Arial"/>
          <w:color w:val="000000"/>
          <w:sz w:val="20"/>
          <w:szCs w:val="20"/>
        </w:rPr>
        <w:t>PubMed</w:t>
      </w:r>
      <w:r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Pr="00AA6AB3">
        <w:rPr>
          <w:rFonts w:ascii="Arial" w:eastAsia="Times New Roman" w:hAnsi="Arial" w:cs="Arial"/>
          <w:color w:val="000000"/>
          <w:sz w:val="20"/>
          <w:szCs w:val="20"/>
        </w:rPr>
        <w:t xml:space="preserve"> guidelines </w:t>
      </w:r>
      <w:r w:rsidR="002D2C53" w:rsidRPr="00AA6AB3">
        <w:rPr>
          <w:rFonts w:ascii="Arial" w:eastAsia="Times New Roman" w:hAnsi="Arial" w:cs="Arial"/>
          <w:color w:val="000000"/>
          <w:sz w:val="20"/>
          <w:szCs w:val="20"/>
        </w:rPr>
        <w:t>() ref.</w:t>
      </w:r>
      <w:r w:rsidRPr="00AA6AB3">
        <w:rPr>
          <w:rFonts w:ascii="Arial" w:eastAsia="Times New Roman" w:hAnsi="Arial" w:cs="Arial"/>
          <w:color w:val="000000"/>
          <w:sz w:val="20"/>
          <w:szCs w:val="20"/>
        </w:rPr>
        <w:t xml:space="preserve"> The search terms </w:t>
      </w:r>
      <w:r w:rsidRPr="00C47B0A">
        <w:rPr>
          <w:rFonts w:ascii="Arial" w:eastAsia="Times New Roman" w:hAnsi="Arial" w:cs="Arial"/>
          <w:color w:val="000000"/>
          <w:sz w:val="20"/>
          <w:szCs w:val="20"/>
        </w:rPr>
        <w:t xml:space="preserve">described in figure x </w:t>
      </w:r>
      <w:proofErr w:type="gramStart"/>
      <w:r w:rsidRPr="00C47B0A">
        <w:rPr>
          <w:rFonts w:ascii="Arial" w:eastAsia="Times New Roman" w:hAnsi="Arial" w:cs="Arial"/>
          <w:color w:val="000000"/>
          <w:sz w:val="20"/>
          <w:szCs w:val="20"/>
        </w:rPr>
        <w:t>were</w:t>
      </w:r>
      <w:proofErr w:type="gramEnd"/>
      <w:r w:rsidRPr="00C47B0A">
        <w:rPr>
          <w:rFonts w:ascii="Arial" w:eastAsia="Times New Roman" w:hAnsi="Arial" w:cs="Arial"/>
          <w:color w:val="000000"/>
          <w:sz w:val="20"/>
          <w:szCs w:val="20"/>
        </w:rPr>
        <w:t xml:space="preserve"> used with the results being screen for eligibility using the Metagear package in R. Eligibility criteria </w:t>
      </w:r>
      <w:r w:rsidR="002D2C53" w:rsidRPr="00C47B0A">
        <w:rPr>
          <w:rFonts w:ascii="Arial" w:eastAsia="Times New Roman" w:hAnsi="Arial" w:cs="Arial"/>
          <w:color w:val="000000"/>
          <w:sz w:val="20"/>
          <w:szCs w:val="20"/>
        </w:rPr>
        <w:t>described</w:t>
      </w:r>
      <w:r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4EFEEC49" w:rsidR="008A5622" w:rsidRDefault="00647DC8" w:rsidP="00AA6AB3">
      <w:pPr>
        <w:spacing w:after="120" w:line="480" w:lineRule="auto"/>
        <w:rPr>
          <w:rFonts w:ascii="Arial" w:eastAsia="Times New Roman" w:hAnsi="Arial" w:cs="Arial"/>
          <w:color w:val="000000"/>
          <w:sz w:val="20"/>
          <w:szCs w:val="20"/>
        </w:rPr>
      </w:pPr>
      <w:r w:rsidRPr="00647DC8">
        <w:rPr>
          <w:rFonts w:ascii="Arial" w:hAnsi="Arial" w:cs="Arial"/>
          <w:noProof/>
          <w:sz w:val="20"/>
          <w:szCs w:val="20"/>
        </w:rPr>
        <mc:AlternateContent>
          <mc:Choice Requires="wps">
            <w:drawing>
              <wp:anchor distT="45720" distB="45720" distL="114300" distR="114300" simplePos="0" relativeHeight="251677696" behindDoc="1" locked="0" layoutInCell="1" allowOverlap="1" wp14:anchorId="27EED011" wp14:editId="19306131">
                <wp:simplePos x="0" y="0"/>
                <wp:positionH relativeFrom="column">
                  <wp:posOffset>-187148</wp:posOffset>
                </wp:positionH>
                <wp:positionV relativeFrom="paragraph">
                  <wp:posOffset>1492014</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70" type="#_x0000_t202" style="position:absolute;margin-left:-14.75pt;margin-top:117.5pt;width:497.5pt;height:68pt;z-index:-251638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">
                <v:textbo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C67E1D" w:rsidRPr="00C67E1D">
        <w:rPr>
          <w:rFonts w:ascii="Arial" w:eastAsia="Times New Roman" w:hAnsi="Arial" w:cs="Arial"/>
          <w:color w:val="000000"/>
          <w:sz w:val="20"/>
          <w:szCs w:val="20"/>
        </w:rPr>
        <w:t xml:space="preserve">Following </w:t>
      </w:r>
      <w:r w:rsidR="00C67E1D">
        <w:rPr>
          <w:rFonts w:ascii="Arial" w:eastAsia="Times New Roman" w:hAnsi="Arial" w:cs="Arial"/>
          <w:color w:val="000000"/>
          <w:sz w:val="20"/>
          <w:szCs w:val="20"/>
        </w:rPr>
        <w:t xml:space="preserve">inclusion in the study, data relating to the </w:t>
      </w:r>
      <w:r w:rsidR="002A07D2">
        <w:rPr>
          <w:rFonts w:ascii="Arial" w:eastAsia="Times New Roman" w:hAnsi="Arial" w:cs="Arial"/>
          <w:color w:val="000000"/>
          <w:sz w:val="20"/>
          <w:szCs w:val="20"/>
        </w:rPr>
        <w:t>cross-species</w:t>
      </w:r>
      <w:r w:rsidR="00C67E1D">
        <w:rPr>
          <w:rFonts w:ascii="Arial" w:eastAsia="Times New Roman" w:hAnsi="Arial" w:cs="Arial"/>
          <w:color w:val="000000"/>
          <w:sz w:val="20"/>
          <w:szCs w:val="20"/>
        </w:rPr>
        <w:t xml:space="preserve"> transmission event were recorded from 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6EE50746" w:rsidR="00C67E1D" w:rsidRDefault="00C67E1D" w:rsidP="00AA6AB3">
      <w:pPr>
        <w:spacing w:after="120" w:line="480" w:lineRule="auto"/>
        <w:rPr>
          <w:rFonts w:ascii="Arial" w:eastAsia="Times New Roman" w:hAnsi="Arial" w:cs="Arial"/>
          <w:b/>
          <w:bCs/>
          <w:color w:val="000000"/>
          <w:sz w:val="20"/>
          <w:szCs w:val="20"/>
        </w:rPr>
      </w:pPr>
    </w:p>
    <w:p w14:paraId="3FBC158F" w14:textId="590965C7" w:rsidR="00C67E1D" w:rsidRPr="00AA6AB3"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mc:AlternateContent>
          <mc:Choice Requires="wpg">
            <w:drawing>
              <wp:anchor distT="0" distB="0" distL="114300" distR="114300" simplePos="0" relativeHeight="251660288" behindDoc="0" locked="0" layoutInCell="1" allowOverlap="1" wp14:anchorId="115A94F4" wp14:editId="680B6BB8">
                <wp:simplePos x="0" y="0"/>
                <wp:positionH relativeFrom="column">
                  <wp:posOffset>-725214</wp:posOffset>
                </wp:positionH>
                <wp:positionV relativeFrom="paragraph">
                  <wp:posOffset>2726041</wp:posOffset>
                </wp:positionV>
                <wp:extent cx="7192010" cy="5414010"/>
                <wp:effectExtent l="0" t="0" r="27940" b="15240"/>
                <wp:wrapTopAndBottom/>
                <wp:docPr id="51" name="Group 51"/>
                <wp:cNvGraphicFramePr/>
                <a:graphic xmlns:a="http://schemas.openxmlformats.org/drawingml/2006/main">
                  <a:graphicData uri="http://schemas.microsoft.com/office/word/2010/wordprocessingGroup">
                    <wpg:wgp>
                      <wpg:cNvGrpSpPr/>
                      <wpg:grpSpPr>
                        <a:xfrm>
                          <a:off x="0" y="0"/>
                          <a:ext cx="7192010" cy="5414010"/>
                          <a:chOff x="0" y="0"/>
                          <a:chExt cx="7192010" cy="5414601"/>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7" y="4699591"/>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wpg:wgp>
                  </a:graphicData>
                </a:graphic>
              </wp:anchor>
            </w:drawing>
          </mc:Choice>
          <mc:Fallback>
            <w:pict>
              <v:group w14:anchorId="115A94F4" id="Group 51" o:spid="_x0000_s1071" style="position:absolute;margin-left:-57.1pt;margin-top:214.65pt;width:566.3pt;height:426.3pt;z-index:251660288" coordsize="71920,54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">
                <v:group id="Group 3" o:spid="_x0000_s1072"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73"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74"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75"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76"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77"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78"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79"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80"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81"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82"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83"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84"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85"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v:textbox>
                    </v:rect>
                    <v:rect id="Rectangle 21" o:spid="_x0000_s1086"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87"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88"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89"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90"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91"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92"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93"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94"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95" type="#_x0000_t202" style="position:absolute;left:4890;top:46995;width:65539;height: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748CF8C1" w:rsidR="00AA6AB3" w:rsidRDefault="00AA6AB3">
                        <w:r>
                          <w:t>Figure X</w:t>
                        </w:r>
                      </w:p>
                    </w:txbxContent>
                  </v:textbox>
                </v:shape>
                <w10:wrap type="topAndBottom"/>
              </v:group>
            </w:pict>
          </mc:Fallback>
        </mc:AlternateContent>
      </w:r>
    </w:p>
    <w:tbl>
      <w:tblPr>
        <w:tblStyle w:val="TableGrid"/>
        <w:tblW w:w="9648" w:type="dxa"/>
        <w:tblLook w:val="04A0" w:firstRow="1" w:lastRow="0" w:firstColumn="1" w:lastColumn="0" w:noHBand="0" w:noVBand="1"/>
      </w:tblPr>
      <w:tblGrid>
        <w:gridCol w:w="4824"/>
        <w:gridCol w:w="4824"/>
      </w:tblGrid>
      <w:tr w:rsidR="008A5622" w:rsidRPr="00AA6AB3" w14:paraId="0BEFC1F4" w14:textId="77777777" w:rsidTr="00C67E1D">
        <w:trPr>
          <w:trHeight w:val="465"/>
        </w:trPr>
        <w:tc>
          <w:tcPr>
            <w:tcW w:w="4824" w:type="dxa"/>
          </w:tcPr>
          <w:p w14:paraId="2C379323" w14:textId="2E2E5AC2"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clusion criteria</w:t>
            </w:r>
          </w:p>
        </w:tc>
        <w:tc>
          <w:tcPr>
            <w:tcW w:w="4824" w:type="dxa"/>
          </w:tcPr>
          <w:p w14:paraId="6B147C41" w14:textId="4B2283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8A5622" w:rsidRPr="00AA6AB3" w14:paraId="0D0A632D" w14:textId="77777777" w:rsidTr="00C67E1D">
        <w:trPr>
          <w:trHeight w:val="2209"/>
        </w:trPr>
        <w:tc>
          <w:tcPr>
            <w:tcW w:w="4824" w:type="dxa"/>
          </w:tcPr>
          <w:p w14:paraId="1EE40BC4"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perimental Data</w:t>
            </w:r>
          </w:p>
          <w:p w14:paraId="575A2FCE"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Review article</w:t>
            </w:r>
          </w:p>
          <w:p w14:paraId="69678B09" w14:textId="5C6B3E33" w:rsidR="005B3FCE" w:rsidRPr="00AA6AB3" w:rsidRDefault="005B3FCE"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rrelevant</w:t>
            </w:r>
          </w:p>
          <w:p w14:paraId="07F05655" w14:textId="329ADCC7" w:rsidR="005B3FCE" w:rsidRPr="00AA6AB3" w:rsidRDefault="005B3FCE" w:rsidP="00C67E1D">
            <w:pPr>
              <w:spacing w:after="120"/>
              <w:rPr>
                <w:rFonts w:ascii="Arial" w:eastAsia="Times New Roman" w:hAnsi="Arial" w:cs="Arial"/>
                <w:b/>
                <w:bCs/>
                <w:color w:val="000000"/>
                <w:sz w:val="20"/>
                <w:szCs w:val="20"/>
              </w:rPr>
            </w:pPr>
          </w:p>
        </w:tc>
        <w:tc>
          <w:tcPr>
            <w:tcW w:w="4824" w:type="dxa"/>
          </w:tcPr>
          <w:p w14:paraId="62BEFD9D" w14:textId="7F77E89D" w:rsidR="00647DC8" w:rsidRDefault="00647DC8" w:rsidP="00C67E1D">
            <w:pPr>
              <w:spacing w:after="120"/>
              <w:rPr>
                <w:rFonts w:ascii="Arial" w:eastAsia="Times New Roman" w:hAnsi="Arial" w:cs="Arial"/>
                <w:b/>
                <w:bCs/>
                <w:color w:val="000000"/>
                <w:sz w:val="20"/>
                <w:szCs w:val="20"/>
              </w:rPr>
            </w:pPr>
            <w:r>
              <w:rPr>
                <w:rFonts w:ascii="Arial" w:eastAsia="Times New Roman" w:hAnsi="Arial" w:cs="Arial"/>
                <w:b/>
                <w:bCs/>
                <w:color w:val="000000"/>
                <w:sz w:val="20"/>
                <w:szCs w:val="20"/>
              </w:rPr>
              <w:t>Directly transmitted</w:t>
            </w:r>
          </w:p>
          <w:p w14:paraId="1DD2650D" w14:textId="7AEC9FE5"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vidence of transmission from reservoir to spillover species. (</w:t>
            </w:r>
            <w:r w:rsidR="002D2C53" w:rsidRPr="00AA6AB3">
              <w:rPr>
                <w:rFonts w:ascii="Arial" w:eastAsia="Times New Roman" w:hAnsi="Arial" w:cs="Arial"/>
                <w:b/>
                <w:bCs/>
                <w:color w:val="000000"/>
                <w:sz w:val="20"/>
                <w:szCs w:val="20"/>
              </w:rPr>
              <w:t>In</w:t>
            </w:r>
            <w:r w:rsidRPr="00AA6AB3">
              <w:rPr>
                <w:rFonts w:ascii="Arial" w:eastAsia="Times New Roman" w:hAnsi="Arial" w:cs="Arial"/>
                <w:b/>
                <w:bCs/>
                <w:color w:val="000000"/>
                <w:sz w:val="20"/>
                <w:szCs w:val="20"/>
              </w:rPr>
              <w:t xml:space="preserve"> descending strength of </w:t>
            </w:r>
            <w:r w:rsidR="002D2C53" w:rsidRPr="00AA6AB3">
              <w:rPr>
                <w:rFonts w:ascii="Arial" w:eastAsia="Times New Roman" w:hAnsi="Arial" w:cs="Arial"/>
                <w:b/>
                <w:bCs/>
                <w:color w:val="000000"/>
                <w:sz w:val="20"/>
                <w:szCs w:val="20"/>
              </w:rPr>
              <w:t>support)</w:t>
            </w:r>
            <w:r w:rsidRPr="00AA6AB3">
              <w:rPr>
                <w:rFonts w:ascii="Arial" w:eastAsia="Times New Roman" w:hAnsi="Arial" w:cs="Arial"/>
                <w:b/>
                <w:bCs/>
                <w:color w:val="000000"/>
                <w:sz w:val="20"/>
                <w:szCs w:val="20"/>
              </w:rPr>
              <w:t xml:space="preserve"> </w:t>
            </w:r>
          </w:p>
          <w:p w14:paraId="69435F3B" w14:textId="6BC2D1B1"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 xml:space="preserve">-molecular evidence (virus recovery, PCR </w:t>
            </w:r>
            <w:r w:rsidR="002D2C53" w:rsidRPr="00AA6AB3">
              <w:rPr>
                <w:rFonts w:ascii="Arial" w:eastAsia="Times New Roman" w:hAnsi="Arial" w:cs="Arial"/>
                <w:b/>
                <w:bCs/>
                <w:color w:val="000000"/>
                <w:sz w:val="20"/>
                <w:szCs w:val="20"/>
              </w:rPr>
              <w:t>etc.</w:t>
            </w:r>
            <w:r w:rsidRPr="00AA6AB3">
              <w:rPr>
                <w:rFonts w:ascii="Arial" w:eastAsia="Times New Roman" w:hAnsi="Arial" w:cs="Arial"/>
                <w:b/>
                <w:bCs/>
                <w:color w:val="000000"/>
                <w:sz w:val="20"/>
                <w:szCs w:val="20"/>
              </w:rPr>
              <w:t>)</w:t>
            </w:r>
          </w:p>
          <w:p w14:paraId="160805F3" w14:textId="27596A5E"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w:t>
            </w:r>
            <w:r w:rsidR="002D2C53" w:rsidRPr="00AA6AB3">
              <w:rPr>
                <w:rFonts w:ascii="Arial" w:eastAsia="Times New Roman" w:hAnsi="Arial" w:cs="Arial"/>
                <w:b/>
                <w:bCs/>
                <w:color w:val="000000"/>
                <w:sz w:val="20"/>
                <w:szCs w:val="20"/>
              </w:rPr>
              <w:t>phylogenetic</w:t>
            </w:r>
          </w:p>
          <w:p w14:paraId="4677710A" w14:textId="704620B0"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serological</w:t>
            </w:r>
          </w:p>
          <w:p w14:paraId="4D60EE88" w14:textId="6E8EE4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pidemiological</w:t>
            </w:r>
          </w:p>
          <w:p w14:paraId="2A2CA032" w14:textId="44FA9D2C" w:rsidR="008A5622" w:rsidRPr="00AA6AB3" w:rsidRDefault="008A5622" w:rsidP="00C67E1D">
            <w:pPr>
              <w:spacing w:after="120"/>
              <w:rPr>
                <w:rFonts w:ascii="Arial" w:eastAsia="Times New Roman" w:hAnsi="Arial" w:cs="Arial"/>
                <w:b/>
                <w:bCs/>
                <w:color w:val="000000"/>
                <w:sz w:val="20"/>
                <w:szCs w:val="20"/>
              </w:rPr>
            </w:pPr>
          </w:p>
        </w:tc>
      </w:tr>
    </w:tbl>
    <w:p w14:paraId="50BE874D" w14:textId="17BBEE45" w:rsidR="008A5622" w:rsidRPr="00AA6AB3" w:rsidRDefault="008A5622" w:rsidP="00AA6AB3">
      <w:pPr>
        <w:spacing w:after="120" w:line="480" w:lineRule="auto"/>
        <w:rPr>
          <w:rFonts w:ascii="Arial" w:eastAsia="Times New Roman" w:hAnsi="Arial" w:cs="Arial"/>
          <w:b/>
          <w:bCs/>
          <w:color w:val="000000"/>
          <w:sz w:val="20"/>
          <w:szCs w:val="20"/>
        </w:rPr>
      </w:pPr>
    </w:p>
    <w:tbl>
      <w:tblPr>
        <w:tblStyle w:val="TableGrid"/>
        <w:tblW w:w="0" w:type="auto"/>
        <w:tblLook w:val="04A0" w:firstRow="1" w:lastRow="0" w:firstColumn="1" w:lastColumn="0" w:noHBand="0" w:noVBand="1"/>
      </w:tblPr>
      <w:tblGrid>
        <w:gridCol w:w="4675"/>
        <w:gridCol w:w="4675"/>
      </w:tblGrid>
      <w:tr w:rsidR="00C67E1D" w14:paraId="6C3799CF" w14:textId="77777777" w:rsidTr="00C67E1D">
        <w:tc>
          <w:tcPr>
            <w:tcW w:w="4675" w:type="dxa"/>
          </w:tcPr>
          <w:p w14:paraId="3981B427" w14:textId="403E73E5"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Transmission event data recorded</w:t>
            </w:r>
          </w:p>
        </w:tc>
        <w:tc>
          <w:tcPr>
            <w:tcW w:w="4675" w:type="dxa"/>
          </w:tcPr>
          <w:p w14:paraId="3FE91782" w14:textId="47865A07" w:rsidR="00C67E1D" w:rsidRDefault="002A07D2"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Pathological</w:t>
            </w:r>
            <w:r w:rsidR="00C67E1D">
              <w:rPr>
                <w:rFonts w:ascii="Arial" w:eastAsia="Times New Roman" w:hAnsi="Arial" w:cs="Arial"/>
                <w:b/>
                <w:bCs/>
                <w:color w:val="000000"/>
                <w:sz w:val="20"/>
                <w:szCs w:val="20"/>
              </w:rPr>
              <w:t xml:space="preserve"> data recorded</w:t>
            </w:r>
          </w:p>
        </w:tc>
      </w:tr>
      <w:tr w:rsidR="00C67E1D" w14:paraId="0B4DC796" w14:textId="77777777" w:rsidTr="00C67E1D">
        <w:tc>
          <w:tcPr>
            <w:tcW w:w="4675" w:type="dxa"/>
          </w:tcPr>
          <w:p w14:paraId="4B981DBD" w14:textId="4145E946" w:rsidR="00C67E1D" w:rsidRDefault="002A07D2"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Virus (</w:t>
            </w:r>
            <w:r w:rsidR="00C67E1D">
              <w:rPr>
                <w:rFonts w:ascii="Arial" w:eastAsia="Times New Roman" w:hAnsi="Arial" w:cs="Arial"/>
                <w:b/>
                <w:bCs/>
                <w:color w:val="000000"/>
                <w:sz w:val="20"/>
                <w:szCs w:val="20"/>
              </w:rPr>
              <w:t>Species, genus, family, order)</w:t>
            </w:r>
          </w:p>
          <w:p w14:paraId="5C1FE26F" w14:textId="78DA742A"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Reservoir </w:t>
            </w:r>
            <w:r w:rsidR="002A07D2">
              <w:rPr>
                <w:rFonts w:ascii="Arial" w:eastAsia="Times New Roman" w:hAnsi="Arial" w:cs="Arial"/>
                <w:b/>
                <w:bCs/>
                <w:color w:val="000000"/>
                <w:sz w:val="20"/>
                <w:szCs w:val="20"/>
              </w:rPr>
              <w:t>host (</w:t>
            </w:r>
            <w:r>
              <w:rPr>
                <w:rFonts w:ascii="Arial" w:eastAsia="Times New Roman" w:hAnsi="Arial" w:cs="Arial"/>
                <w:b/>
                <w:bCs/>
                <w:color w:val="000000"/>
                <w:sz w:val="20"/>
                <w:szCs w:val="20"/>
              </w:rPr>
              <w:t>Species, genus, family, order)</w:t>
            </w:r>
          </w:p>
          <w:p w14:paraId="624FFC3B" w14:textId="4090051D" w:rsidR="00C67E1D" w:rsidRDefault="002A07D2"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Spillover</w:t>
            </w:r>
            <w:r w:rsidR="00C67E1D">
              <w:rPr>
                <w:rFonts w:ascii="Arial" w:eastAsia="Times New Roman" w:hAnsi="Arial" w:cs="Arial"/>
                <w:b/>
                <w:bCs/>
                <w:color w:val="000000"/>
                <w:sz w:val="20"/>
                <w:szCs w:val="20"/>
              </w:rPr>
              <w:t xml:space="preserve"> </w:t>
            </w:r>
            <w:r w:rsidR="000053F2">
              <w:rPr>
                <w:rFonts w:ascii="Arial" w:eastAsia="Times New Roman" w:hAnsi="Arial" w:cs="Arial"/>
                <w:b/>
                <w:bCs/>
                <w:color w:val="000000"/>
                <w:sz w:val="20"/>
                <w:szCs w:val="20"/>
              </w:rPr>
              <w:t>host Species</w:t>
            </w:r>
            <w:r w:rsidR="00C67E1D">
              <w:rPr>
                <w:rFonts w:ascii="Arial" w:eastAsia="Times New Roman" w:hAnsi="Arial" w:cs="Arial"/>
                <w:b/>
                <w:bCs/>
                <w:color w:val="000000"/>
                <w:sz w:val="20"/>
                <w:szCs w:val="20"/>
              </w:rPr>
              <w:t>, genus, family, order)</w:t>
            </w:r>
          </w:p>
          <w:p w14:paraId="2C149442" w14:textId="02B2D74F"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Zoonotic traits</w:t>
            </w:r>
          </w:p>
        </w:tc>
        <w:tc>
          <w:tcPr>
            <w:tcW w:w="4675" w:type="dxa"/>
          </w:tcPr>
          <w:p w14:paraId="4F39DC4A"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Within host spread mechanism</w:t>
            </w:r>
          </w:p>
          <w:p w14:paraId="0EF5DC0C" w14:textId="1ED22D7E"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Cellular </w:t>
            </w:r>
            <w:r w:rsidR="00CD44B5">
              <w:rPr>
                <w:rFonts w:ascii="Arial" w:eastAsia="Times New Roman" w:hAnsi="Arial" w:cs="Arial"/>
                <w:b/>
                <w:bCs/>
                <w:color w:val="000000"/>
                <w:sz w:val="20"/>
                <w:szCs w:val="20"/>
              </w:rPr>
              <w:t>receptor</w:t>
            </w:r>
            <w:r>
              <w:rPr>
                <w:rFonts w:ascii="Arial" w:eastAsia="Times New Roman" w:hAnsi="Arial" w:cs="Arial"/>
                <w:b/>
                <w:bCs/>
                <w:color w:val="000000"/>
                <w:sz w:val="20"/>
                <w:szCs w:val="20"/>
              </w:rPr>
              <w:t xml:space="preserve"> used</w:t>
            </w:r>
          </w:p>
          <w:p w14:paraId="7B597C8C" w14:textId="7BDA4A1A" w:rsidR="00C67E1D" w:rsidRDefault="002A07D2"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Receptor</w:t>
            </w:r>
            <w:r w:rsidR="00C67E1D">
              <w:rPr>
                <w:rFonts w:ascii="Arial" w:eastAsia="Times New Roman" w:hAnsi="Arial" w:cs="Arial"/>
                <w:b/>
                <w:bCs/>
                <w:color w:val="000000"/>
                <w:sz w:val="20"/>
                <w:szCs w:val="20"/>
              </w:rPr>
              <w:t xml:space="preserve"> distribution</w:t>
            </w:r>
          </w:p>
          <w:p w14:paraId="23AAA712"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Cellular tropism</w:t>
            </w:r>
          </w:p>
          <w:p w14:paraId="2C887DC5" w14:textId="1445CCD9"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Organs/systems affected</w:t>
            </w:r>
          </w:p>
        </w:tc>
      </w:tr>
    </w:tbl>
    <w:p w14:paraId="2E300364" w14:textId="730FDEDB" w:rsidR="00AA6AB3" w:rsidRDefault="00C67E1D"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mc:AlternateContent>
          <mc:Choice Requires="wps">
            <w:drawing>
              <wp:anchor distT="45720" distB="45720" distL="114300" distR="114300" simplePos="0" relativeHeight="251657216" behindDoc="0" locked="0" layoutInCell="1" allowOverlap="1" wp14:anchorId="06DEB729" wp14:editId="02328B02">
                <wp:simplePos x="0" y="0"/>
                <wp:positionH relativeFrom="column">
                  <wp:posOffset>-127000</wp:posOffset>
                </wp:positionH>
                <wp:positionV relativeFrom="paragraph">
                  <wp:posOffset>338784</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EB729" id="_x0000_s1096" type="#_x0000_t202" style="position:absolute;margin-left:-10pt;margin-top:26.7pt;width:486.85pt;height:43.4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">
                <v:textbox>
                  <w:txbxContent>
                    <w:p w14:paraId="2E9C2A28" w14:textId="41795506" w:rsidR="00AA6AB3" w:rsidRDefault="00AA6AB3">
                      <w:r>
                        <w:t>Table X</w:t>
                      </w:r>
                    </w:p>
                  </w:txbxContent>
                </v:textbox>
                <w10:wrap type="topAndBottom"/>
              </v:shape>
            </w:pict>
          </mc:Fallback>
        </mc:AlternateContent>
      </w:r>
    </w:p>
    <w:p w14:paraId="05CE7F1A" w14:textId="3F26DAC1" w:rsidR="001160DC" w:rsidRPr="00AA6AB3" w:rsidRDefault="001160DC"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Multiple correspondence Analysis</w:t>
      </w:r>
    </w:p>
    <w:p w14:paraId="5303EA60" w14:textId="1B1D6FA9" w:rsidR="00C47B0A" w:rsidRPr="00AA6AB3" w:rsidRDefault="004131A4" w:rsidP="00C47B0A">
      <w:pPr>
        <w:pStyle w:val="NormalWeb"/>
        <w:spacing w:before="180" w:beforeAutospacing="0" w:after="180" w:afterAutospacing="0" w:line="480" w:lineRule="auto"/>
        <w:rPr>
          <w:rFonts w:ascii="Arial" w:hAnsi="Arial" w:cs="Arial"/>
          <w:b/>
          <w:bCs/>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xml:space="preserve">. The object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distinct viruses n=52, to remove bias in the correspondence caused by viruses which occur often in the literature in spillover events between multiple 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 xml:space="preserve">FactoMineR ref. </w:t>
      </w:r>
      <w:r w:rsidR="005B2CF6" w:rsidRPr="00AA6AB3">
        <w:rPr>
          <w:rFonts w:ascii="Arial" w:hAnsi="Arial" w:cs="Arial"/>
          <w:color w:val="000000"/>
          <w:sz w:val="20"/>
          <w:szCs w:val="20"/>
        </w:rPr>
        <w:t xml:space="preserve"> </w:t>
      </w:r>
    </w:p>
    <w:p w14:paraId="6DCD7D4F" w14:textId="0FA4763B" w:rsidR="00AA6AB3" w:rsidRDefault="00276459"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Hierarchical cluster analysis</w:t>
      </w:r>
    </w:p>
    <w:p w14:paraId="33587E57" w14:textId="52AA691B"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hclust’ function in the ‘stats’ package to perform agglomerative clustering on this distance matrix. We next visualized the results of our hierarchical cluster </w:t>
      </w:r>
      <w:r w:rsidR="00284505" w:rsidRPr="00284505">
        <w:rPr>
          <w:rFonts w:ascii="Arial" w:hAnsi="Arial" w:cs="Arial"/>
          <w:color w:val="000000"/>
          <w:sz w:val="20"/>
          <w:szCs w:val="20"/>
        </w:rPr>
        <w:lastRenderedPageBreak/>
        <w:t xml:space="preserve">analysis as a dendrogram with the ‘dendextend’ </w:t>
      </w:r>
      <w:r w:rsidR="00CF2BC0">
        <w:rPr>
          <w:rFonts w:ascii="Arial" w:hAnsi="Arial" w:cs="Arial"/>
          <w:color w:val="000000"/>
          <w:sz w:val="20"/>
          <w:szCs w:val="20"/>
        </w:rPr>
        <w:t xml:space="preserve">and `factoextra`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Galili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4351A1E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F7A943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487FEFB5"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47D7981E"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77A55C44"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315D3055"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3A6DF312"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55E1711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54FE18C1"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7777777"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t>Results</w:t>
      </w:r>
    </w:p>
    <w:p w14:paraId="0A7C48E2" w14:textId="7039F4CC" w:rsidR="006E73F6" w:rsidRPr="00AA6AB3" w:rsidRDefault="00861C49"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Pr="00AA6AB3">
        <w:rPr>
          <w:rFonts w:ascii="Arial" w:hAnsi="Arial" w:cs="Arial"/>
          <w:sz w:val="20"/>
          <w:szCs w:val="20"/>
        </w:rPr>
        <w:t xml:space="preserve"> into the database and following processing, this resulted in n=213 unique entries of virus-reservoir host-spillover host interactions. This was comprised of n=52 distinct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are summarized in table x.</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6E97EC1F"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747318F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2D3CE29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lastRenderedPageBreak/>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87BBBD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0A6E26C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p>
        </w:tc>
      </w:tr>
      <w:tr w:rsidR="006E73F6" w:rsidRPr="00AA6AB3" w14:paraId="20F4258F" w14:textId="77777777" w:rsidTr="00C67E1D">
        <w:trPr>
          <w:trHeight w:val="585"/>
        </w:trPr>
        <w:tc>
          <w:tcPr>
            <w:tcW w:w="4605" w:type="dxa"/>
          </w:tcPr>
          <w:p w14:paraId="18F752DC" w14:textId="1B19188C"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071FB006"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p>
        </w:tc>
      </w:tr>
    </w:tbl>
    <w:p w14:paraId="7DD286BF" w14:textId="6A874C04"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52096" behindDoc="0" locked="0" layoutInCell="1" allowOverlap="1" wp14:anchorId="182D4763" wp14:editId="5730B23C">
                <wp:simplePos x="0" y="0"/>
                <wp:positionH relativeFrom="column">
                  <wp:posOffset>-38100</wp:posOffset>
                </wp:positionH>
                <wp:positionV relativeFrom="paragraph">
                  <wp:posOffset>287020</wp:posOffset>
                </wp:positionV>
                <wp:extent cx="5840730" cy="5289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528955"/>
                        </a:xfrm>
                        <a:prstGeom prst="rect">
                          <a:avLst/>
                        </a:prstGeom>
                        <a:solidFill>
                          <a:srgbClr val="FFFFFF"/>
                        </a:solidFill>
                        <a:ln w="9525">
                          <a:solidFill>
                            <a:srgbClr val="000000"/>
                          </a:solidFill>
                          <a:miter lim="800000"/>
                          <a:headEnd/>
                          <a:tailEnd/>
                        </a:ln>
                      </wps:spPr>
                      <wps:txbx>
                        <w:txbxContent>
                          <w:p w14:paraId="0B767B2E" w14:textId="1777B17C" w:rsidR="0006574A" w:rsidRDefault="005E17B8">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97" type="#_x0000_t202" style="position:absolute;margin-left:-3pt;margin-top:22.6pt;width:459.9pt;height:41.6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">
                <v:textbox>
                  <w:txbxContent>
                    <w:p w14:paraId="0B767B2E" w14:textId="1777B17C" w:rsidR="0006574A" w:rsidRDefault="005E17B8">
                      <w:r>
                        <w:t>Table X</w:t>
                      </w:r>
                    </w:p>
                  </w:txbxContent>
                </v:textbox>
                <w10:wrap type="square"/>
              </v:shape>
            </w:pict>
          </mc:Fallback>
        </mc:AlternateContent>
      </w: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The nature of interactions between reservoir hosts and spillover hosts is represented in figure X</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r w:rsidR="002D2C53" w:rsidRPr="00C67E1D">
        <w:rPr>
          <w:rFonts w:ascii="Arial" w:hAnsi="Arial" w:cs="Arial"/>
          <w:sz w:val="20"/>
          <w:szCs w:val="20"/>
        </w:rPr>
        <w:t>The most</w:t>
      </w:r>
      <w:r w:rsidR="005E17B8" w:rsidRPr="00C67E1D">
        <w:rPr>
          <w:rFonts w:ascii="Arial" w:hAnsi="Arial" w:cs="Arial"/>
          <w:sz w:val="20"/>
          <w:szCs w:val="20"/>
        </w:rPr>
        <w:t xml:space="preserve"> common </w:t>
      </w:r>
      <w:r w:rsidR="000E097C" w:rsidRPr="00C67E1D">
        <w:rPr>
          <w:rFonts w:ascii="Arial" w:hAnsi="Arial" w:cs="Arial"/>
          <w:sz w:val="20"/>
          <w:szCs w:val="20"/>
        </w:rPr>
        <w:t xml:space="preserve">pathologies </w:t>
      </w:r>
      <w:r w:rsidR="002D2C53" w:rsidRPr="00C67E1D">
        <w:rPr>
          <w:rFonts w:ascii="Arial" w:hAnsi="Arial" w:cs="Arial"/>
          <w:sz w:val="20"/>
          <w:szCs w:val="20"/>
        </w:rPr>
        <w:t xml:space="preserve">recorded </w:t>
      </w:r>
      <w:r w:rsidR="00A53E60">
        <w:rPr>
          <w:rFonts w:ascii="Arial" w:hAnsi="Arial" w:cs="Arial"/>
          <w:sz w:val="20"/>
          <w:szCs w:val="20"/>
        </w:rPr>
        <w:t xml:space="preserve">for within-host spread, cell tropism and organs systems </w:t>
      </w:r>
      <w:r w:rsidR="002D2C53" w:rsidRPr="00C67E1D">
        <w:rPr>
          <w:rFonts w:ascii="Arial" w:hAnsi="Arial" w:cs="Arial"/>
          <w:sz w:val="20"/>
          <w:szCs w:val="20"/>
        </w:rPr>
        <w:t>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6B82BE80" w14:textId="77777777" w:rsidR="00AD6C3E" w:rsidRDefault="006A5F35" w:rsidP="00AD6C3E">
      <w:pPr>
        <w:pStyle w:val="NormalWeb"/>
        <w:spacing w:before="180" w:beforeAutospacing="0" w:after="180" w:afterAutospacing="0" w:line="480" w:lineRule="auto"/>
        <w:rPr>
          <w:rFonts w:ascii="Arial" w:hAnsi="Arial" w:cs="Arial"/>
          <w:sz w:val="20"/>
          <w:szCs w:val="20"/>
        </w:rPr>
      </w:pPr>
      <w:r w:rsidRPr="00304735">
        <w:rPr>
          <w:rFonts w:ascii="Arial" w:hAnsi="Arial" w:cs="Arial"/>
          <w:b/>
          <w:bCs/>
          <w:sz w:val="20"/>
          <w:szCs w:val="20"/>
        </w:rPr>
        <w:t xml:space="preserve">Multiple correspondence </w:t>
      </w:r>
      <w:r w:rsidR="002A07D2" w:rsidRPr="00304735">
        <w:rPr>
          <w:rFonts w:ascii="Arial" w:hAnsi="Arial" w:cs="Arial"/>
          <w:b/>
          <w:bCs/>
          <w:sz w:val="20"/>
          <w:szCs w:val="20"/>
        </w:rPr>
        <w:t>analysis</w:t>
      </w:r>
      <w:r w:rsidR="002A07D2" w:rsidRPr="00AA6AB3">
        <w:rPr>
          <w:rFonts w:ascii="Arial" w:hAnsi="Arial" w:cs="Arial"/>
          <w:sz w:val="20"/>
          <w:szCs w:val="20"/>
        </w:rPr>
        <w:t xml:space="preserve"> </w:t>
      </w:r>
    </w:p>
    <w:p w14:paraId="30057DB8" w14:textId="036DF61D" w:rsidR="00A53E60"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figure x.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figure X) clusters epithelial spread and </w:t>
      </w:r>
      <w:r w:rsidR="002D2C53">
        <w:rPr>
          <w:rFonts w:ascii="Arial" w:hAnsi="Arial" w:cs="Arial"/>
          <w:sz w:val="20"/>
          <w:szCs w:val="20"/>
        </w:rPr>
        <w:t>respiratory</w:t>
      </w:r>
      <w:r w:rsidR="00304735">
        <w:rPr>
          <w:rFonts w:ascii="Arial" w:hAnsi="Arial" w:cs="Arial"/>
          <w:sz w:val="20"/>
          <w:szCs w:val="20"/>
        </w:rPr>
        <w:t xml:space="preserve"> pathology with anthroponosis, suggesting an association between these variables. There also appears to be an </w:t>
      </w:r>
      <w:r w:rsidR="002D2C53">
        <w:rPr>
          <w:rFonts w:ascii="Arial" w:hAnsi="Arial" w:cs="Arial"/>
          <w:sz w:val="20"/>
          <w:szCs w:val="20"/>
        </w:rPr>
        <w:t>association</w:t>
      </w:r>
      <w:r w:rsidR="00304735">
        <w:rPr>
          <w:rFonts w:ascii="Arial" w:hAnsi="Arial" w:cs="Arial"/>
          <w:sz w:val="20"/>
          <w:szCs w:val="20"/>
        </w:rPr>
        <w:t xml:space="preserve"> between </w:t>
      </w:r>
      <w:commentRangeStart w:id="9"/>
      <w:r w:rsidR="00304735">
        <w:rPr>
          <w:rFonts w:ascii="Arial" w:hAnsi="Arial" w:cs="Arial"/>
          <w:sz w:val="20"/>
          <w:szCs w:val="20"/>
        </w:rPr>
        <w:t>lymphocytic tropism and not being zoonotic.</w:t>
      </w:r>
      <w:commentRangeEnd w:id="9"/>
      <w:r w:rsidR="00142773">
        <w:rPr>
          <w:rStyle w:val="CommentReference"/>
          <w:rFonts w:asciiTheme="minorHAnsi" w:eastAsiaTheme="minorHAnsi" w:hAnsiTheme="minorHAnsi" w:cstheme="minorBidi"/>
        </w:rPr>
        <w:commentReference w:id="9"/>
      </w:r>
      <w:r w:rsidR="00AD6C3E">
        <w:rPr>
          <w:rFonts w:ascii="Arial" w:hAnsi="Arial" w:cs="Arial"/>
          <w:sz w:val="20"/>
          <w:szCs w:val="20"/>
        </w:rPr>
        <w:t xml:space="preserve"> </w:t>
      </w:r>
      <w:r w:rsidR="00A53E60">
        <w:rPr>
          <w:rFonts w:ascii="Arial" w:hAnsi="Arial" w:cs="Arial"/>
          <w:sz w:val="20"/>
          <w:szCs w:val="20"/>
        </w:rPr>
        <w:t>9</w:t>
      </w:r>
      <w:r w:rsidR="00A53E60" w:rsidRPr="006A5F35">
        <w:rPr>
          <w:rFonts w:ascii="Arial" w:hAnsi="Arial" w:cs="Arial"/>
          <w:sz w:val="20"/>
          <w:szCs w:val="20"/>
          <w:highlight w:val="yellow"/>
        </w:rPr>
        <w:t xml:space="preserve">5% confidence ellipses for anthroponotic cluster separately from not_zoontoic, suggest pathological features differ. (fig </w:t>
      </w:r>
      <w:commentRangeStart w:id="10"/>
      <w:commentRangeStart w:id="11"/>
      <w:r w:rsidR="00A53E60" w:rsidRPr="006A5F35">
        <w:rPr>
          <w:rFonts w:ascii="Arial" w:hAnsi="Arial" w:cs="Arial"/>
          <w:sz w:val="20"/>
          <w:szCs w:val="20"/>
          <w:highlight w:val="yellow"/>
        </w:rPr>
        <w:t>X</w:t>
      </w:r>
      <w:commentRangeEnd w:id="10"/>
      <w:r w:rsidR="00A53E60" w:rsidRPr="006A5F35">
        <w:rPr>
          <w:rStyle w:val="CommentReference"/>
          <w:rFonts w:asciiTheme="minorHAnsi" w:eastAsiaTheme="minorHAnsi" w:hAnsiTheme="minorHAnsi" w:cstheme="minorBidi"/>
          <w:highlight w:val="yellow"/>
        </w:rPr>
        <w:commentReference w:id="10"/>
      </w:r>
      <w:commentRangeEnd w:id="11"/>
      <w:r w:rsidR="00A53E60" w:rsidRPr="006A5F35">
        <w:rPr>
          <w:rStyle w:val="CommentReference"/>
          <w:rFonts w:asciiTheme="minorHAnsi" w:eastAsiaTheme="minorHAnsi" w:hAnsiTheme="minorHAnsi" w:cstheme="minorBidi"/>
          <w:highlight w:val="yellow"/>
        </w:rPr>
        <w:commentReference w:id="11"/>
      </w:r>
      <w:r w:rsidR="00A53E60" w:rsidRPr="006A5F35">
        <w:rPr>
          <w:rFonts w:ascii="Arial" w:hAnsi="Arial" w:cs="Arial"/>
          <w:sz w:val="20"/>
          <w:szCs w:val="20"/>
          <w:highlight w:val="yellow"/>
        </w:rPr>
        <w:t>).</w:t>
      </w:r>
    </w:p>
    <w:p w14:paraId="3BCDEF9A" w14:textId="01F66884" w:rsidR="00164ADF" w:rsidRPr="00AA6AB3" w:rsidRDefault="00A53E60" w:rsidP="00AA6AB3">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T</w:t>
      </w:r>
      <w:r w:rsidR="00304735">
        <w:rPr>
          <w:rFonts w:ascii="Arial" w:hAnsi="Arial" w:cs="Arial"/>
          <w:sz w:val="20"/>
          <w:szCs w:val="20"/>
        </w:rPr>
        <w:t xml:space="preserve">he MCA </w:t>
      </w:r>
      <w:r>
        <w:rPr>
          <w:rFonts w:ascii="Arial" w:hAnsi="Arial" w:cs="Arial"/>
          <w:sz w:val="20"/>
          <w:szCs w:val="20"/>
        </w:rPr>
        <w:t>wa</w:t>
      </w:r>
      <w:r w:rsidR="00304735">
        <w:rPr>
          <w:rFonts w:ascii="Arial" w:hAnsi="Arial" w:cs="Arial"/>
          <w:sz w:val="20"/>
          <w:szCs w:val="20"/>
        </w:rPr>
        <w:t>s repeated with</w:t>
      </w:r>
      <w:r w:rsidR="00C67E1D">
        <w:rPr>
          <w:rFonts w:ascii="Arial" w:hAnsi="Arial" w:cs="Arial"/>
          <w:sz w:val="20"/>
          <w:szCs w:val="20"/>
        </w:rPr>
        <w:t xml:space="preserve"> </w:t>
      </w:r>
      <w:commentRangeStart w:id="12"/>
      <w:commentRangeStart w:id="13"/>
      <w:r w:rsidR="00304735">
        <w:rPr>
          <w:rFonts w:ascii="Arial" w:hAnsi="Arial" w:cs="Arial"/>
          <w:sz w:val="20"/>
          <w:szCs w:val="20"/>
        </w:rPr>
        <w:t xml:space="preserve">distinct viruses (fig X) </w:t>
      </w:r>
      <w:r>
        <w:rPr>
          <w:rFonts w:ascii="Arial" w:hAnsi="Arial" w:cs="Arial"/>
          <w:sz w:val="20"/>
          <w:szCs w:val="20"/>
        </w:rPr>
        <w:t xml:space="preserve">Distinct viruses being a viral species which has been involved in a spillover event, so that there is one entry per virus. Whereas in the original search and analysis many viruses had multiple entries as they were involved in multiple spillover events involving different species. </w:t>
      </w:r>
      <w:r>
        <w:rPr>
          <w:rFonts w:ascii="Arial" w:hAnsi="Arial" w:cs="Arial"/>
          <w:sz w:val="20"/>
          <w:szCs w:val="20"/>
        </w:rPr>
        <w:t>In this case g</w:t>
      </w:r>
      <w:r w:rsidR="00304735">
        <w:rPr>
          <w:rFonts w:ascii="Arial" w:hAnsi="Arial" w:cs="Arial"/>
          <w:sz w:val="20"/>
          <w:szCs w:val="20"/>
        </w:rPr>
        <w:t xml:space="preserve">astrointestinal </w:t>
      </w:r>
      <w:commentRangeEnd w:id="12"/>
      <w:r w:rsidR="00132795">
        <w:rPr>
          <w:rStyle w:val="CommentReference"/>
          <w:rFonts w:asciiTheme="minorHAnsi" w:eastAsiaTheme="minorHAnsi" w:hAnsiTheme="minorHAnsi" w:cstheme="minorBidi"/>
        </w:rPr>
        <w:commentReference w:id="12"/>
      </w:r>
      <w:commentRangeEnd w:id="13"/>
      <w:r w:rsidR="00132795">
        <w:rPr>
          <w:rStyle w:val="CommentReference"/>
          <w:rFonts w:asciiTheme="minorHAnsi" w:eastAsiaTheme="minorHAnsi" w:hAnsiTheme="minorHAnsi" w:cstheme="minorBidi"/>
        </w:rPr>
        <w:commentReference w:id="13"/>
      </w:r>
      <w:r w:rsidR="00304735">
        <w:rPr>
          <w:rFonts w:ascii="Arial" w:hAnsi="Arial" w:cs="Arial"/>
          <w:sz w:val="20"/>
          <w:szCs w:val="20"/>
        </w:rPr>
        <w:t xml:space="preserve">pathology is </w:t>
      </w:r>
      <w:r w:rsidR="002D2C53">
        <w:rPr>
          <w:rFonts w:ascii="Arial" w:hAnsi="Arial" w:cs="Arial"/>
          <w:sz w:val="20"/>
          <w:szCs w:val="20"/>
        </w:rPr>
        <w:t>associated with</w:t>
      </w:r>
      <w:r w:rsidR="00304735">
        <w:rPr>
          <w:rFonts w:ascii="Arial" w:hAnsi="Arial" w:cs="Arial"/>
          <w:sz w:val="20"/>
          <w:szCs w:val="20"/>
        </w:rPr>
        <w:t xml:space="preserve"> </w:t>
      </w:r>
      <w:r w:rsidR="002D2C53">
        <w:rPr>
          <w:rFonts w:ascii="Arial" w:hAnsi="Arial" w:cs="Arial"/>
          <w:sz w:val="20"/>
          <w:szCs w:val="20"/>
        </w:rPr>
        <w:t>not zoonotic</w:t>
      </w:r>
      <w:r w:rsidR="00304735">
        <w:rPr>
          <w:rFonts w:ascii="Arial" w:hAnsi="Arial" w:cs="Arial"/>
          <w:sz w:val="20"/>
          <w:szCs w:val="20"/>
        </w:rPr>
        <w:t xml:space="preserve"> in addition to lymphocyte tropism.</w:t>
      </w:r>
      <w:r w:rsidR="00AE0E9C">
        <w:rPr>
          <w:rFonts w:ascii="Arial" w:hAnsi="Arial" w:cs="Arial"/>
          <w:sz w:val="20"/>
          <w:szCs w:val="20"/>
        </w:rPr>
        <w:t xml:space="preserve"> </w:t>
      </w:r>
      <w:r w:rsidR="002A07D2" w:rsidRPr="006A5F35">
        <w:rPr>
          <w:rFonts w:ascii="Arial" w:hAnsi="Arial" w:cs="Arial"/>
          <w:sz w:val="20"/>
          <w:szCs w:val="20"/>
          <w:highlight w:val="yellow"/>
        </w:rPr>
        <w:t>The</w:t>
      </w:r>
      <w:r w:rsidR="00304735" w:rsidRPr="006A5F35">
        <w:rPr>
          <w:rFonts w:ascii="Arial" w:hAnsi="Arial" w:cs="Arial"/>
          <w:sz w:val="20"/>
          <w:szCs w:val="20"/>
          <w:highlight w:val="yellow"/>
        </w:rPr>
        <w:t xml:space="preserve"> zoonotic ellipses for the </w:t>
      </w:r>
      <w:r w:rsidR="002D2C53" w:rsidRPr="006A5F35">
        <w:rPr>
          <w:rFonts w:ascii="Arial" w:hAnsi="Arial" w:cs="Arial"/>
          <w:sz w:val="20"/>
          <w:szCs w:val="20"/>
          <w:highlight w:val="yellow"/>
        </w:rPr>
        <w:t>distinct</w:t>
      </w:r>
      <w:r w:rsidR="00304735" w:rsidRPr="006A5F35">
        <w:rPr>
          <w:rFonts w:ascii="Arial" w:hAnsi="Arial" w:cs="Arial"/>
          <w:sz w:val="20"/>
          <w:szCs w:val="20"/>
          <w:highlight w:val="yellow"/>
        </w:rPr>
        <w:t xml:space="preserve"> virus MCA have the zoonotic ellipse as a smaller </w:t>
      </w:r>
      <w:r w:rsidR="002D2C53" w:rsidRPr="006A5F35">
        <w:rPr>
          <w:rFonts w:ascii="Arial" w:hAnsi="Arial" w:cs="Arial"/>
          <w:sz w:val="20"/>
          <w:szCs w:val="20"/>
          <w:highlight w:val="yellow"/>
        </w:rPr>
        <w:t>ellipse</w:t>
      </w:r>
      <w:r w:rsidR="00304735" w:rsidRPr="006A5F35">
        <w:rPr>
          <w:rFonts w:ascii="Arial" w:hAnsi="Arial" w:cs="Arial"/>
          <w:sz w:val="20"/>
          <w:szCs w:val="20"/>
          <w:highlight w:val="yellow"/>
        </w:rPr>
        <w:t xml:space="preserve"> within a larger ellipse for </w:t>
      </w:r>
      <w:r w:rsidR="002D2C53" w:rsidRPr="006A5F35">
        <w:rPr>
          <w:rFonts w:ascii="Arial" w:hAnsi="Arial" w:cs="Arial"/>
          <w:sz w:val="20"/>
          <w:szCs w:val="20"/>
          <w:highlight w:val="yellow"/>
        </w:rPr>
        <w:t>not zoonotic. (</w:t>
      </w:r>
      <w:r w:rsidR="00304735" w:rsidRPr="006A5F35">
        <w:rPr>
          <w:rFonts w:ascii="Arial" w:hAnsi="Arial" w:cs="Arial"/>
          <w:sz w:val="20"/>
          <w:szCs w:val="20"/>
          <w:highlight w:val="yellow"/>
        </w:rPr>
        <w:t xml:space="preserve">fir </w:t>
      </w:r>
      <w:commentRangeStart w:id="14"/>
      <w:r w:rsidR="00304735" w:rsidRPr="006A5F35">
        <w:rPr>
          <w:rFonts w:ascii="Arial" w:hAnsi="Arial" w:cs="Arial"/>
          <w:sz w:val="20"/>
          <w:szCs w:val="20"/>
          <w:highlight w:val="yellow"/>
        </w:rPr>
        <w:t>X</w:t>
      </w:r>
      <w:commentRangeEnd w:id="14"/>
      <w:r w:rsidR="00376E97" w:rsidRPr="006A5F35">
        <w:rPr>
          <w:rStyle w:val="CommentReference"/>
          <w:rFonts w:asciiTheme="minorHAnsi" w:eastAsiaTheme="minorHAnsi" w:hAnsiTheme="minorHAnsi" w:cstheme="minorBidi"/>
          <w:highlight w:val="yellow"/>
        </w:rPr>
        <w:commentReference w:id="14"/>
      </w:r>
      <w:r w:rsidR="00304735" w:rsidRPr="006A5F35">
        <w:rPr>
          <w:rFonts w:ascii="Arial" w:hAnsi="Arial" w:cs="Arial"/>
          <w:sz w:val="20"/>
          <w:szCs w:val="20"/>
          <w:highlight w:val="yellow"/>
        </w:rPr>
        <w:t>)</w:t>
      </w:r>
    </w:p>
    <w:p w14:paraId="58E053C9" w14:textId="0219EA5A" w:rsidR="008104FE" w:rsidRPr="006A5F35" w:rsidRDefault="00113DE3"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b/>
          <w:bCs/>
          <w:sz w:val="20"/>
          <w:szCs w:val="20"/>
        </w:rPr>
        <w:t>Hierarchical</w:t>
      </w:r>
      <w:r w:rsidR="008D0723" w:rsidRPr="006A5F35">
        <w:rPr>
          <w:rFonts w:ascii="Arial" w:hAnsi="Arial" w:cs="Arial"/>
          <w:sz w:val="20"/>
          <w:szCs w:val="20"/>
        </w:rPr>
        <w:t xml:space="preserve"> </w:t>
      </w:r>
      <w:r w:rsidR="008D0723" w:rsidRPr="006A5F35">
        <w:rPr>
          <w:rFonts w:ascii="Arial" w:hAnsi="Arial" w:cs="Arial"/>
          <w:b/>
          <w:bCs/>
          <w:sz w:val="20"/>
          <w:szCs w:val="20"/>
        </w:rPr>
        <w:t>cluster analysis</w:t>
      </w:r>
      <w:r w:rsidR="008D0723" w:rsidRPr="006A5F35">
        <w:rPr>
          <w:rFonts w:ascii="Arial" w:hAnsi="Arial" w:cs="Arial"/>
          <w:sz w:val="20"/>
          <w:szCs w:val="20"/>
        </w:rPr>
        <w:t xml:space="preserve"> </w:t>
      </w:r>
    </w:p>
    <w:p w14:paraId="037D87EC" w14:textId="376FB4C7"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lastRenderedPageBreak/>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 that did not cluster with any others based on pathology</w:t>
      </w:r>
      <w:r>
        <w:rPr>
          <w:rFonts w:ascii="Arial" w:hAnsi="Arial" w:cs="Arial"/>
          <w:sz w:val="20"/>
          <w:szCs w:val="20"/>
        </w:rPr>
        <w:t xml:space="preserve"> Figure X</w:t>
      </w:r>
      <w:r w:rsidR="00AA5361" w:rsidRPr="006A5F35">
        <w:rPr>
          <w:rFonts w:ascii="Arial" w:hAnsi="Arial" w:cs="Arial"/>
          <w:sz w:val="20"/>
          <w:szCs w:val="20"/>
        </w:rPr>
        <w:t>.</w:t>
      </w:r>
    </w:p>
    <w:p w14:paraId="14062E18" w14:textId="34794D3B"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58EF2A06" w:rsidR="008104FE" w:rsidRPr="006A5F35" w:rsidRDefault="006A5F35" w:rsidP="00B04025">
      <w:pPr>
        <w:pStyle w:val="NormalWeb"/>
        <w:spacing w:before="180" w:beforeAutospacing="0" w:after="180" w:afterAutospacing="0" w:line="480" w:lineRule="auto"/>
        <w:rPr>
          <w:rFonts w:ascii="Arial" w:hAnsi="Arial" w:cs="Arial"/>
          <w:sz w:val="20"/>
          <w:szCs w:val="20"/>
        </w:rPr>
      </w:pPr>
      <w:r w:rsidRPr="00DB19C7">
        <w:rPr>
          <w:rFonts w:ascii="Arial" w:hAnsi="Arial" w:cs="Arial"/>
          <w:b/>
          <w:bCs/>
          <w:noProof/>
          <w:sz w:val="22"/>
          <w:szCs w:val="22"/>
          <w:u w:val="single"/>
        </w:rPr>
        <w:lastRenderedPageBreak/>
        <mc:AlternateContent>
          <mc:Choice Requires="wpg">
            <w:drawing>
              <wp:anchor distT="0" distB="0" distL="114300" distR="114300" simplePos="0" relativeHeight="251720704" behindDoc="1" locked="0" layoutInCell="1" allowOverlap="1" wp14:anchorId="0DF35BF0" wp14:editId="1B00D6B9">
                <wp:simplePos x="0" y="0"/>
                <wp:positionH relativeFrom="column">
                  <wp:posOffset>-526</wp:posOffset>
                </wp:positionH>
                <wp:positionV relativeFrom="paragraph">
                  <wp:posOffset>440</wp:posOffset>
                </wp:positionV>
                <wp:extent cx="6019800" cy="8749665"/>
                <wp:effectExtent l="0" t="0" r="0" b="13335"/>
                <wp:wrapTight wrapText="bothSides">
                  <wp:wrapPolygon edited="0">
                    <wp:start x="20370" y="0"/>
                    <wp:lineTo x="137" y="564"/>
                    <wp:lineTo x="0" y="15660"/>
                    <wp:lineTo x="0" y="21586"/>
                    <wp:lineTo x="21463" y="21586"/>
                    <wp:lineTo x="21532" y="15284"/>
                    <wp:lineTo x="21532" y="0"/>
                    <wp:lineTo x="20370" y="0"/>
                  </wp:wrapPolygon>
                </wp:wrapTight>
                <wp:docPr id="204" name="Group 204"/>
                <wp:cNvGraphicFramePr/>
                <a:graphic xmlns:a="http://schemas.openxmlformats.org/drawingml/2006/main">
                  <a:graphicData uri="http://schemas.microsoft.com/office/word/2010/wordprocessingGroup">
                    <wpg:wgp>
                      <wpg:cNvGrpSpPr/>
                      <wpg:grpSpPr>
                        <a:xfrm>
                          <a:off x="0" y="0"/>
                          <a:ext cx="6019800" cy="8749665"/>
                          <a:chOff x="0" y="0"/>
                          <a:chExt cx="6019800" cy="8750474"/>
                        </a:xfrm>
                      </wpg:grpSpPr>
                      <pic:pic xmlns:pic="http://schemas.openxmlformats.org/drawingml/2006/picture">
                        <pic:nvPicPr>
                          <pic:cNvPr id="60" name="Picture 60" descr="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750474"/>
                            <a:chOff x="0" y="0"/>
                            <a:chExt cx="6017260" cy="8750474"/>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335270" y="3286760"/>
                              <a:ext cx="1060450" cy="30353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353560"/>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2404284"/>
                            </a:xfrm>
                            <a:prstGeom prst="rect">
                              <a:avLst/>
                            </a:prstGeom>
                            <a:solidFill>
                              <a:srgbClr val="FFFFFF"/>
                            </a:solidFill>
                            <a:ln w="9525">
                              <a:solidFill>
                                <a:srgbClr val="000000"/>
                              </a:solidFill>
                              <a:miter lim="800000"/>
                              <a:headEnd/>
                              <a:tailEnd/>
                            </a:ln>
                          </wps:spPr>
                          <wps:txb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0DF35BF0" id="Group 204" o:spid="_x0000_s1098" style="position:absolute;margin-left:-.05pt;margin-top:.05pt;width:474pt;height:688.95pt;z-index:-251595776;mso-height-relative:margin" coordsize="60198,875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">
                <v:shape id="Picture 60" o:spid="_x0000_s1099"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16" o:title="Chart&#10;&#10;Description automatically generated"/>
                </v:shape>
                <v:group id="Group 203" o:spid="_x0000_s1100" style="position:absolute;width:60172;height:87504" coordsize="60172,87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101"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102"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103" type="#_x0000_t202" style="position:absolute;left:53353;top:32867;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104"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105" type="#_x0000_t202" style="position:absolute;left:53353;top:4353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106" type="#_x0000_t202" style="position:absolute;top:63461;width:59436;height:240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w10:wrap type="tight"/>
              </v:group>
            </w:pict>
          </mc:Fallback>
        </mc:AlternateContent>
      </w:r>
    </w:p>
    <w:p w14:paraId="708FB8CB" w14:textId="2FCDE539" w:rsidR="008104FE" w:rsidRDefault="006A5F35" w:rsidP="00B04025">
      <w:pPr>
        <w:pStyle w:val="NormalWeb"/>
        <w:spacing w:before="180" w:beforeAutospacing="0" w:after="180" w:afterAutospacing="0" w:line="480" w:lineRule="auto"/>
        <w:rPr>
          <w:rFonts w:ascii="Arial" w:hAnsi="Arial" w:cs="Arial"/>
          <w:b/>
          <w:bCs/>
          <w:sz w:val="22"/>
          <w:szCs w:val="22"/>
          <w:u w:val="single"/>
        </w:rPr>
      </w:pPr>
      <w:r>
        <w:rPr>
          <w:rFonts w:ascii="Arial" w:hAnsi="Arial" w:cs="Arial"/>
          <w:noProof/>
          <w:sz w:val="20"/>
          <w:szCs w:val="20"/>
        </w:rPr>
        <w:lastRenderedPageBreak/>
        <mc:AlternateContent>
          <mc:Choice Requires="wpg">
            <w:drawing>
              <wp:anchor distT="0" distB="0" distL="114300" distR="114300" simplePos="0" relativeHeight="251727872" behindDoc="1" locked="0" layoutInCell="1" allowOverlap="1" wp14:anchorId="16E97B46" wp14:editId="0A3A3E9E">
                <wp:simplePos x="0" y="0"/>
                <wp:positionH relativeFrom="column">
                  <wp:posOffset>628738</wp:posOffset>
                </wp:positionH>
                <wp:positionV relativeFrom="paragraph">
                  <wp:posOffset>569</wp:posOffset>
                </wp:positionV>
                <wp:extent cx="6213475" cy="8814435"/>
                <wp:effectExtent l="0" t="0" r="15875" b="24765"/>
                <wp:wrapTight wrapText="bothSides">
                  <wp:wrapPolygon edited="0">
                    <wp:start x="927" y="0"/>
                    <wp:lineTo x="1523" y="840"/>
                    <wp:lineTo x="464" y="1120"/>
                    <wp:lineTo x="464" y="1307"/>
                    <wp:lineTo x="1589" y="1587"/>
                    <wp:lineTo x="993" y="2007"/>
                    <wp:lineTo x="1589" y="2334"/>
                    <wp:lineTo x="265" y="2474"/>
                    <wp:lineTo x="0" y="2614"/>
                    <wp:lineTo x="66" y="4155"/>
                    <wp:lineTo x="596" y="4575"/>
                    <wp:lineTo x="1060" y="4575"/>
                    <wp:lineTo x="993" y="5088"/>
                    <wp:lineTo x="1126" y="5322"/>
                    <wp:lineTo x="1589" y="5322"/>
                    <wp:lineTo x="662" y="5742"/>
                    <wp:lineTo x="397" y="5929"/>
                    <wp:lineTo x="464" y="6442"/>
                    <wp:lineTo x="4437" y="6816"/>
                    <wp:lineTo x="7947" y="6816"/>
                    <wp:lineTo x="3377" y="7282"/>
                    <wp:lineTo x="1788" y="7469"/>
                    <wp:lineTo x="1258" y="7889"/>
                    <wp:lineTo x="1258" y="8029"/>
                    <wp:lineTo x="1987" y="8309"/>
                    <wp:lineTo x="861" y="9010"/>
                    <wp:lineTo x="861" y="10644"/>
                    <wp:lineTo x="1854" y="11297"/>
                    <wp:lineTo x="1391" y="11577"/>
                    <wp:lineTo x="1391" y="11764"/>
                    <wp:lineTo x="2185" y="12044"/>
                    <wp:lineTo x="1589" y="12511"/>
                    <wp:lineTo x="1324" y="12744"/>
                    <wp:lineTo x="1391" y="13071"/>
                    <wp:lineTo x="7020" y="13538"/>
                    <wp:lineTo x="10794" y="13538"/>
                    <wp:lineTo x="1656" y="13911"/>
                    <wp:lineTo x="1656" y="14238"/>
                    <wp:lineTo x="2318" y="14285"/>
                    <wp:lineTo x="1589" y="14518"/>
                    <wp:lineTo x="1788" y="15032"/>
                    <wp:lineTo x="993" y="15312"/>
                    <wp:lineTo x="861" y="15405"/>
                    <wp:lineTo x="795" y="16992"/>
                    <wp:lineTo x="1126" y="17273"/>
                    <wp:lineTo x="1656" y="17319"/>
                    <wp:lineTo x="1324" y="18019"/>
                    <wp:lineTo x="1523" y="18766"/>
                    <wp:lineTo x="2053" y="19513"/>
                    <wp:lineTo x="2119" y="19700"/>
                    <wp:lineTo x="8874" y="20260"/>
                    <wp:lineTo x="1192" y="20260"/>
                    <wp:lineTo x="1192" y="21614"/>
                    <wp:lineTo x="21589" y="21614"/>
                    <wp:lineTo x="21589" y="20260"/>
                    <wp:lineTo x="10794" y="20260"/>
                    <wp:lineTo x="11059" y="19513"/>
                    <wp:lineTo x="13576" y="18813"/>
                    <wp:lineTo x="14437" y="18019"/>
                    <wp:lineTo x="14371" y="16666"/>
                    <wp:lineTo x="13973" y="16526"/>
                    <wp:lineTo x="14371" y="16292"/>
                    <wp:lineTo x="14371" y="16012"/>
                    <wp:lineTo x="13973" y="15779"/>
                    <wp:lineTo x="14371" y="15545"/>
                    <wp:lineTo x="14371" y="15312"/>
                    <wp:lineTo x="13973" y="15032"/>
                    <wp:lineTo x="14437" y="14705"/>
                    <wp:lineTo x="13841" y="14285"/>
                    <wp:lineTo x="10728" y="14285"/>
                    <wp:lineTo x="10861" y="13538"/>
                    <wp:lineTo x="13112" y="12791"/>
                    <wp:lineTo x="14304" y="12044"/>
                    <wp:lineTo x="14371" y="11577"/>
                    <wp:lineTo x="14371" y="10690"/>
                    <wp:lineTo x="14172" y="10550"/>
                    <wp:lineTo x="14503" y="10037"/>
                    <wp:lineTo x="14371" y="9290"/>
                    <wp:lineTo x="14039" y="9056"/>
                    <wp:lineTo x="14371" y="8870"/>
                    <wp:lineTo x="14371" y="8356"/>
                    <wp:lineTo x="14039" y="8309"/>
                    <wp:lineTo x="14503" y="7843"/>
                    <wp:lineTo x="13642" y="7749"/>
                    <wp:lineTo x="7616" y="7563"/>
                    <wp:lineTo x="9470" y="6816"/>
                    <wp:lineTo x="10463" y="6816"/>
                    <wp:lineTo x="15033" y="6209"/>
                    <wp:lineTo x="15496" y="5975"/>
                    <wp:lineTo x="15364" y="5835"/>
                    <wp:lineTo x="14437" y="5322"/>
                    <wp:lineTo x="15430" y="5228"/>
                    <wp:lineTo x="15430" y="5135"/>
                    <wp:lineTo x="14437" y="4575"/>
                    <wp:lineTo x="15430" y="4435"/>
                    <wp:lineTo x="15430" y="4295"/>
                    <wp:lineTo x="14437" y="3828"/>
                    <wp:lineTo x="15430" y="3641"/>
                    <wp:lineTo x="15430" y="3501"/>
                    <wp:lineTo x="14437" y="3081"/>
                    <wp:lineTo x="15430" y="2848"/>
                    <wp:lineTo x="15430" y="2708"/>
                    <wp:lineTo x="14437" y="2334"/>
                    <wp:lineTo x="15430" y="2054"/>
                    <wp:lineTo x="15430" y="1914"/>
                    <wp:lineTo x="14437" y="1587"/>
                    <wp:lineTo x="15033" y="1587"/>
                    <wp:lineTo x="15430" y="1214"/>
                    <wp:lineTo x="15496" y="560"/>
                    <wp:lineTo x="13907" y="467"/>
                    <wp:lineTo x="4238" y="0"/>
                    <wp:lineTo x="927" y="0"/>
                  </wp:wrapPolygon>
                </wp:wrapTight>
                <wp:docPr id="210" name="Group 210"/>
                <wp:cNvGraphicFramePr/>
                <a:graphic xmlns:a="http://schemas.openxmlformats.org/drawingml/2006/main">
                  <a:graphicData uri="http://schemas.microsoft.com/office/word/2010/wordprocessingGroup">
                    <wpg:wgp>
                      <wpg:cNvGrpSpPr/>
                      <wpg:grpSpPr>
                        <a:xfrm>
                          <a:off x="0" y="0"/>
                          <a:ext cx="6213475" cy="8814435"/>
                          <a:chOff x="-677898" y="-1497898"/>
                          <a:chExt cx="6214239" cy="8816908"/>
                        </a:xfrm>
                      </wpg:grpSpPr>
                      <wpg:grpSp>
                        <wpg:cNvPr id="200" name="Group 200"/>
                        <wpg:cNvGrpSpPr/>
                        <wpg:grpSpPr>
                          <a:xfrm>
                            <a:off x="-677898" y="-1497898"/>
                            <a:ext cx="4477642" cy="8169950"/>
                            <a:chOff x="-750776" y="-1609169"/>
                            <a:chExt cx="4959011" cy="8776850"/>
                          </a:xfrm>
                        </wpg:grpSpPr>
                        <pic:pic xmlns:pic="http://schemas.openxmlformats.org/drawingml/2006/picture">
                          <pic:nvPicPr>
                            <pic:cNvPr id="196" name="Picture 196" descr="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198" name="Picture 19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199" name="Picture 19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209" name="Text Box 2"/>
                        <wps:cNvSpPr txBox="1">
                          <a:spLocks noChangeArrowheads="1"/>
                        </wps:cNvSpPr>
                        <wps:spPr bwMode="auto">
                          <a:xfrm>
                            <a:off x="-304389" y="6790055"/>
                            <a:ext cx="5840730" cy="528955"/>
                          </a:xfrm>
                          <a:prstGeom prst="rect">
                            <a:avLst/>
                          </a:prstGeom>
                          <a:solidFill>
                            <a:srgbClr val="FFFFFF"/>
                          </a:solidFill>
                          <a:ln w="9525">
                            <a:solidFill>
                              <a:srgbClr val="000000"/>
                            </a:solidFill>
                            <a:miter lim="800000"/>
                            <a:headEnd/>
                            <a:tailEnd/>
                          </a:ln>
                        </wps:spPr>
                        <wps:txbx>
                          <w:txbxContent>
                            <w:p w14:paraId="3BEFC143" w14:textId="4CDA3138" w:rsidR="008C1737" w:rsidRDefault="002453BD" w:rsidP="008C1737">
                              <w:r>
                                <w:t>Figure</w:t>
                              </w:r>
                              <w:r w:rsidR="008C1737">
                                <w:t xml:space="preserv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E97B46" id="Group 210" o:spid="_x0000_s1107" style="position:absolute;margin-left:49.5pt;margin-top:.05pt;width:489.25pt;height:694.05pt;z-index:-251588608;mso-width-relative:margin;mso-height-relative:margin" coordorigin="-6778,-14978" coordsize="62142,88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">
                <v:group id="Group 200" o:spid="_x0000_s1108"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Picture 196" o:spid="_x0000_s1109"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">
                    <v:imagedata r:id="rId20" o:title="Diagram&#10;&#10;Description automatically generated"/>
                  </v:shape>
                  <v:shape id="Picture 198" o:spid="_x0000_s1110"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">
                    <v:imagedata r:id="rId21" o:title=""/>
                  </v:shape>
                  <v:shape id="Picture 199" o:spid="_x0000_s1111"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">
                    <v:imagedata r:id="rId22" o:title=""/>
                  </v:shape>
                </v:group>
                <v:shape id="_x0000_s1112" type="#_x0000_t202" style="position:absolute;left:-3043;top:67900;width:58406;height:5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">
                  <v:textbox>
                    <w:txbxContent>
                      <w:p w14:paraId="3BEFC143" w14:textId="4CDA3138" w:rsidR="008C1737" w:rsidRDefault="002453BD" w:rsidP="008C1737">
                        <w:r>
                          <w:t>Figure</w:t>
                        </w:r>
                        <w:r w:rsidR="008C1737">
                          <w:t xml:space="preserve"> X</w:t>
                        </w:r>
                      </w:p>
                    </w:txbxContent>
                  </v:textbox>
                </v:shape>
                <w10:wrap type="tight"/>
              </v:group>
            </w:pict>
          </mc:Fallback>
        </mc:AlternateContent>
      </w:r>
      <w:r w:rsidRPr="00304735">
        <w:rPr>
          <w:rFonts w:ascii="Arial" w:hAnsi="Arial" w:cs="Arial"/>
          <w:noProof/>
          <w:sz w:val="20"/>
          <w:szCs w:val="20"/>
        </w:rPr>
        <mc:AlternateContent>
          <mc:Choice Requires="wpg">
            <w:drawing>
              <wp:anchor distT="0" distB="0" distL="114300" distR="114300" simplePos="0" relativeHeight="251732992" behindDoc="1" locked="0" layoutInCell="1" allowOverlap="1" wp14:anchorId="03F66E31" wp14:editId="62C4FA82">
                <wp:simplePos x="0" y="0"/>
                <wp:positionH relativeFrom="column">
                  <wp:posOffset>800144</wp:posOffset>
                </wp:positionH>
                <wp:positionV relativeFrom="paragraph">
                  <wp:posOffset>1008927</wp:posOffset>
                </wp:positionV>
                <wp:extent cx="6057900" cy="6202680"/>
                <wp:effectExtent l="0" t="0" r="0" b="26670"/>
                <wp:wrapTight wrapText="bothSides">
                  <wp:wrapPolygon edited="0">
                    <wp:start x="272" y="0"/>
                    <wp:lineTo x="272" y="20167"/>
                    <wp:lineTo x="0" y="20167"/>
                    <wp:lineTo x="0" y="21627"/>
                    <wp:lineTo x="19630" y="21627"/>
                    <wp:lineTo x="19630" y="21229"/>
                    <wp:lineTo x="21532" y="20698"/>
                    <wp:lineTo x="21532" y="0"/>
                    <wp:lineTo x="272" y="0"/>
                  </wp:wrapPolygon>
                </wp:wrapTight>
                <wp:docPr id="244" name="Group 244"/>
                <wp:cNvGraphicFramePr/>
                <a:graphic xmlns:a="http://schemas.openxmlformats.org/drawingml/2006/main">
                  <a:graphicData uri="http://schemas.microsoft.com/office/word/2010/wordprocessingGroup">
                    <wpg:wgp>
                      <wpg:cNvGrpSpPr/>
                      <wpg:grpSpPr>
                        <a:xfrm>
                          <a:off x="0" y="0"/>
                          <a:ext cx="6057900" cy="6202680"/>
                          <a:chOff x="0" y="0"/>
                          <a:chExt cx="6057900" cy="6202680"/>
                        </a:xfrm>
                      </wpg:grpSpPr>
                      <pic:pic xmlns:pic="http://schemas.openxmlformats.org/drawingml/2006/picture">
                        <pic:nvPicPr>
                          <pic:cNvPr id="245" name="Picture 245" descr="Chart, ba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246"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B727AE1" w14:textId="77777777" w:rsidR="006A5F35" w:rsidRDefault="006A5F35" w:rsidP="006A5F35">
                              <w:r>
                                <w:t>Fig X</w:t>
                              </w:r>
                            </w:p>
                          </w:txbxContent>
                        </wps:txbx>
                        <wps:bodyPr rot="0" vert="horz" wrap="square" lIns="91440" tIns="45720" rIns="91440" bIns="45720" anchor="t" anchorCtr="0">
                          <a:spAutoFit/>
                        </wps:bodyPr>
                      </wps:wsp>
                    </wpg:wgp>
                  </a:graphicData>
                </a:graphic>
              </wp:anchor>
            </w:drawing>
          </mc:Choice>
          <mc:Fallback>
            <w:pict>
              <v:group w14:anchorId="03F66E31" id="Group 244" o:spid="_x0000_s1113" style="position:absolute;margin-left:63pt;margin-top:79.45pt;width:477pt;height:488.4pt;z-index:-251583488"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v3zP//PsYA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AIAb7nWIp3BPCZzKXQAA3HCvQzyFe0rgVO4COqIvhKWhNYEIlW9P&#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qdXsWUAACAASURBVA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b6z8IAAAIABJREFU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gAAbrjXIZ7CPSVwKncBAHDDvQ7xFO4pgVO5C+iIvhCW&#10;htYEIlS+PbGDKGzvasFQuQvoiMYzDa0JRKgcDTuIwlYsiL8QUdTyS6LcBXRE45mG1gQiVI6GHURh&#10;KxYER8PZlbuAjmg809CaQITK0bCDKGzFguBoOLtyF9ARjWcaWhOIUDkadhCFrVgQL/f9//veOBre&#10;Rb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PChXOwAACAA&#10;SURBV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b/7&#10;d/+ZHqA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Zrbz/9UD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NdB16EqmqHSdaiKZqh0HaqiGapWCXqA10HXoSqaodJ1&#10;qIpmqHQdqqIZqlYJeoDMzO+D0X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zx4DBwAAIABJREFU&#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">
                <v:shape id="Picture 245" o:spid="_x0000_s1114"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">
                  <v:imagedata r:id="rId24" o:title="Chart, bar chart&#10;&#10;Description automatically generated"/>
                </v:shape>
                <v:shape id="_x0000_s1115"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">
                  <v:textbox style="mso-fit-shape-to-text:t">
                    <w:txbxContent>
                      <w:p w14:paraId="2B727AE1" w14:textId="77777777" w:rsidR="006A5F35" w:rsidRDefault="006A5F35" w:rsidP="006A5F35">
                        <w:r>
                          <w:t>Fig X</w:t>
                        </w:r>
                      </w:p>
                    </w:txbxContent>
                  </v:textbox>
                </v:shape>
                <w10:wrap type="tight"/>
              </v:group>
            </w:pict>
          </mc:Fallback>
        </mc:AlternateContent>
      </w:r>
      <w:r>
        <w:rPr>
          <w:rFonts w:ascii="Arial" w:hAnsi="Arial" w:cs="Arial"/>
          <w:b/>
          <w:bCs/>
          <w:i/>
          <w:iCs/>
          <w:noProof/>
          <w:sz w:val="20"/>
          <w:szCs w:val="20"/>
          <w:u w:val="single"/>
        </w:rPr>
        <mc:AlternateContent>
          <mc:Choice Requires="wpg">
            <w:drawing>
              <wp:anchor distT="0" distB="0" distL="114300" distR="114300" simplePos="0" relativeHeight="251736064" behindDoc="1" locked="0" layoutInCell="1" allowOverlap="1" wp14:anchorId="5E175EFC" wp14:editId="763AE7A6">
                <wp:simplePos x="0" y="0"/>
                <wp:positionH relativeFrom="column">
                  <wp:posOffset>220498</wp:posOffset>
                </wp:positionH>
                <wp:positionV relativeFrom="paragraph">
                  <wp:posOffset>1134876</wp:posOffset>
                </wp:positionV>
                <wp:extent cx="5840730" cy="5050155"/>
                <wp:effectExtent l="0" t="0" r="26670" b="17145"/>
                <wp:wrapTight wrapText="bothSides">
                  <wp:wrapPolygon edited="0">
                    <wp:start x="1550" y="0"/>
                    <wp:lineTo x="1550" y="18251"/>
                    <wp:lineTo x="0" y="19310"/>
                    <wp:lineTo x="0" y="21592"/>
                    <wp:lineTo x="21628" y="21592"/>
                    <wp:lineTo x="21628" y="19229"/>
                    <wp:lineTo x="18035" y="18251"/>
                    <wp:lineTo x="18035" y="0"/>
                    <wp:lineTo x="1550" y="0"/>
                  </wp:wrapPolygon>
                </wp:wrapTight>
                <wp:docPr id="253" name="Group 253"/>
                <wp:cNvGraphicFramePr/>
                <a:graphic xmlns:a="http://schemas.openxmlformats.org/drawingml/2006/main">
                  <a:graphicData uri="http://schemas.microsoft.com/office/word/2010/wordprocessingGroup">
                    <wpg:wgp>
                      <wpg:cNvGrpSpPr/>
                      <wpg:grpSpPr>
                        <a:xfrm>
                          <a:off x="0" y="0"/>
                          <a:ext cx="5840730" cy="5050155"/>
                          <a:chOff x="0" y="0"/>
                          <a:chExt cx="5840730" cy="5050155"/>
                        </a:xfrm>
                      </wpg:grpSpPr>
                      <wps:wsp>
                        <wps:cNvPr id="254" name="Text Box 2"/>
                        <wps:cNvSpPr txBox="1">
                          <a:spLocks noChangeArrowheads="1"/>
                        </wps:cNvSpPr>
                        <wps:spPr bwMode="auto">
                          <a:xfrm>
                            <a:off x="0" y="4521200"/>
                            <a:ext cx="5840730" cy="528955"/>
                          </a:xfrm>
                          <a:prstGeom prst="rect">
                            <a:avLst/>
                          </a:prstGeom>
                          <a:solidFill>
                            <a:srgbClr val="FFFFFF"/>
                          </a:solidFill>
                          <a:ln w="9525">
                            <a:solidFill>
                              <a:srgbClr val="000000"/>
                            </a:solidFill>
                            <a:miter lim="800000"/>
                            <a:headEnd/>
                            <a:tailEnd/>
                          </a:ln>
                        </wps:spPr>
                        <wps:txbx>
                          <w:txbxContent>
                            <w:p w14:paraId="5F3F8774" w14:textId="77777777" w:rsidR="006A5F35" w:rsidRDefault="006A5F35" w:rsidP="006A5F35">
                              <w:r>
                                <w:t>Table X</w:t>
                              </w:r>
                            </w:p>
                          </w:txbxContent>
                        </wps:txbx>
                        <wps:bodyPr rot="0" vert="horz" wrap="square" lIns="91440" tIns="45720" rIns="91440" bIns="45720" anchor="t" anchorCtr="0">
                          <a:noAutofit/>
                        </wps:bodyPr>
                      </wps:wsp>
                      <pic:pic xmlns:pic="http://schemas.openxmlformats.org/drawingml/2006/picture">
                        <pic:nvPicPr>
                          <pic:cNvPr id="255" name="Picture 255" descr="Chart, bar 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57200" y="0"/>
                            <a:ext cx="4406900" cy="4406900"/>
                          </a:xfrm>
                          <a:prstGeom prst="rect">
                            <a:avLst/>
                          </a:prstGeom>
                        </pic:spPr>
                      </pic:pic>
                    </wpg:wgp>
                  </a:graphicData>
                </a:graphic>
              </wp:anchor>
            </w:drawing>
          </mc:Choice>
          <mc:Fallback>
            <w:pict>
              <v:group w14:anchorId="5E175EFC" id="Group 253" o:spid="_x0000_s1116" style="position:absolute;margin-left:17.35pt;margin-top:89.35pt;width:459.9pt;height:397.65pt;z-index:-251580416" coordsize="58407,50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QBgTIoloYiHdKde8qR&#10;VlMcDQiUAYEyKJaGIh3SnXvKkVZTHA0IlAGBMiiWhiId0p17ypFWUxwNCJShm8/acRdg6tyMZy42&#10;S0ORDunOPeVIq6mX/DvyOtwNmFrh7u0UZehmq4f65bgLMHVuxjMXm6WhSId0555ypNXUS/4deR3u&#10;BkytcPd2ij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punkiQAAIABJ&#10;REFU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f0lHw29/gG77qEPq3o9+6EV/q6v+&#10;WHoLqaLpBSTSzTg9gFTR9AAS6WacHkCqaHoA6eGr7tFwaY+GXw69hVTR9AIS6WacHkCqaHoAiXQz&#10;Tg8gVTQ9gPTwVX9JR8MP0W0fdUjd+5FoC9BbSBVNLyCRbsbpAaSKpgeQSDfj9ABSRdMDSA9fdY+G&#10;Sx1S934k2gL0FlJF0wtIpJtxegCpoukBJNLNOD2AVNH0ANLDV92j4VK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UtX9MeAAAgAElEQVT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">
                <v:shape id="_x0000_s1117" type="#_x0000_t202" style="position:absolute;top:45212;width:58407;height:5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">
                  <v:textbox>
                    <w:txbxContent>
                      <w:p w14:paraId="5F3F8774" w14:textId="77777777" w:rsidR="006A5F35" w:rsidRDefault="006A5F35" w:rsidP="006A5F35">
                        <w:r>
                          <w:t>Table X</w:t>
                        </w:r>
                      </w:p>
                    </w:txbxContent>
                  </v:textbox>
                </v:shape>
                <v:shape id="Picture 255" o:spid="_x0000_s1118" type="#_x0000_t75" alt="Chart, bar chart&#10;&#10;Description automatically generated" style="position:absolute;left:4572;width:44069;height:44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">
                  <v:imagedata r:id="rId26" o:title="Chart, bar chart&#10;&#10;Description automatically generated"/>
                </v:shape>
                <w10:wrap type="tight"/>
              </v:group>
            </w:pict>
          </mc:Fallback>
        </mc:AlternateContent>
      </w:r>
    </w:p>
    <w:p w14:paraId="7AC19688" w14:textId="1C9C35EF" w:rsidR="006A5F35" w:rsidRDefault="006A5F35" w:rsidP="00B04025">
      <w:pPr>
        <w:pStyle w:val="NormalWeb"/>
        <w:spacing w:before="180" w:beforeAutospacing="0" w:after="180" w:afterAutospacing="0" w:line="480" w:lineRule="auto"/>
        <w:rPr>
          <w:rFonts w:ascii="Arial" w:hAnsi="Arial" w:cs="Arial"/>
          <w:b/>
          <w:bCs/>
          <w:sz w:val="22"/>
          <w:szCs w:val="22"/>
          <w:u w:val="single"/>
        </w:rPr>
      </w:pPr>
    </w:p>
    <w:p w14:paraId="178D2CB3" w14:textId="2785F405" w:rsidR="006A5F35" w:rsidRDefault="006A5F35" w:rsidP="00B04025">
      <w:pPr>
        <w:pStyle w:val="NormalWeb"/>
        <w:spacing w:before="180" w:beforeAutospacing="0" w:after="180" w:afterAutospacing="0" w:line="480" w:lineRule="auto"/>
        <w:rPr>
          <w:rFonts w:ascii="Arial" w:hAnsi="Arial" w:cs="Arial"/>
          <w:b/>
          <w:bCs/>
          <w:sz w:val="22"/>
          <w:szCs w:val="22"/>
          <w:u w:val="single"/>
        </w:rPr>
      </w:pPr>
    </w:p>
    <w:p w14:paraId="649BDF0A" w14:textId="40D3B5B1" w:rsidR="006A5F35" w:rsidRDefault="006A5F35" w:rsidP="00B04025">
      <w:pPr>
        <w:pStyle w:val="NormalWeb"/>
        <w:spacing w:before="180" w:beforeAutospacing="0" w:after="180" w:afterAutospacing="0" w:line="480" w:lineRule="auto"/>
        <w:rPr>
          <w:rFonts w:ascii="Arial" w:hAnsi="Arial" w:cs="Arial"/>
          <w:b/>
          <w:bCs/>
          <w:sz w:val="22"/>
          <w:szCs w:val="22"/>
          <w:u w:val="single"/>
        </w:rPr>
      </w:pPr>
      <w:r>
        <w:rPr>
          <w:rFonts w:ascii="Arial" w:hAnsi="Arial" w:cs="Arial"/>
          <w:noProof/>
          <w:sz w:val="20"/>
          <w:szCs w:val="20"/>
        </w:rPr>
        <mc:AlternateContent>
          <mc:Choice Requires="wpg">
            <w:drawing>
              <wp:anchor distT="0" distB="0" distL="114300" distR="114300" simplePos="0" relativeHeight="251734016" behindDoc="0" locked="0" layoutInCell="1" allowOverlap="1" wp14:anchorId="08CAD16F" wp14:editId="04C31D46">
                <wp:simplePos x="0" y="0"/>
                <wp:positionH relativeFrom="column">
                  <wp:posOffset>223016</wp:posOffset>
                </wp:positionH>
                <wp:positionV relativeFrom="paragraph">
                  <wp:posOffset>1144555</wp:posOffset>
                </wp:positionV>
                <wp:extent cx="6019800" cy="4419600"/>
                <wp:effectExtent l="0" t="0" r="19050" b="19050"/>
                <wp:wrapTopAndBottom/>
                <wp:docPr id="247" name="Group 247"/>
                <wp:cNvGraphicFramePr/>
                <a:graphic xmlns:a="http://schemas.openxmlformats.org/drawingml/2006/main">
                  <a:graphicData uri="http://schemas.microsoft.com/office/word/2010/wordprocessingGroup">
                    <wpg:wgp>
                      <wpg:cNvGrpSpPr/>
                      <wpg:grpSpPr>
                        <a:xfrm>
                          <a:off x="0" y="0"/>
                          <a:ext cx="6019800" cy="4419600"/>
                          <a:chOff x="0" y="0"/>
                          <a:chExt cx="6019800" cy="4419600"/>
                        </a:xfrm>
                      </wpg:grpSpPr>
                      <wps:wsp>
                        <wps:cNvPr id="248" name="Text Box 2"/>
                        <wps:cNvSpPr txBox="1">
                          <a:spLocks noChangeArrowheads="1"/>
                        </wps:cNvSpPr>
                        <wps:spPr bwMode="auto">
                          <a:xfrm>
                            <a:off x="76200" y="3784600"/>
                            <a:ext cx="5943600" cy="635000"/>
                          </a:xfrm>
                          <a:prstGeom prst="rect">
                            <a:avLst/>
                          </a:prstGeom>
                          <a:solidFill>
                            <a:srgbClr val="FFFFFF"/>
                          </a:solidFill>
                          <a:ln w="9525">
                            <a:solidFill>
                              <a:srgbClr val="000000"/>
                            </a:solidFill>
                            <a:miter lim="800000"/>
                            <a:headEnd/>
                            <a:tailEnd/>
                          </a:ln>
                        </wps:spPr>
                        <wps:txbx>
                          <w:txbxContent>
                            <w:p w14:paraId="0803BEEC" w14:textId="77777777" w:rsidR="006A5F35" w:rsidRDefault="006A5F35" w:rsidP="006A5F35">
                              <w:r>
                                <w:t>Fig X</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g:wgp>
                  </a:graphicData>
                </a:graphic>
              </wp:anchor>
            </w:drawing>
          </mc:Choice>
          <mc:Fallback>
            <w:pict>
              <v:group w14:anchorId="08CAD16F" id="Group 247" o:spid="_x0000_s1119" style="position:absolute;margin-left:17.55pt;margin-top:90.1pt;width:474pt;height:348pt;z-index:251734016" coordsize="60198,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">
                <v:shape id="_x0000_s1120" type="#_x0000_t202" style="position:absolute;left:762;top:37846;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77777777" w:rsidR="006A5F35" w:rsidRDefault="006A5F35" w:rsidP="006A5F35">
                        <w:r>
                          <w:t>Fig X</w:t>
                        </w:r>
                      </w:p>
                    </w:txbxContent>
                  </v:textbox>
                </v:shape>
                <v:shape id="Picture 249" o:spid="_x0000_s1121" type="#_x0000_t75"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">
                  <v:imagedata r:id="rId28" o:title=""/>
                </v:shape>
                <w10:wrap type="topAndBottom"/>
              </v:group>
            </w:pict>
          </mc:Fallback>
        </mc:AlternateContent>
      </w:r>
    </w:p>
    <w:p w14:paraId="0484B4A4" w14:textId="0A211B26" w:rsidR="006A5F35" w:rsidRDefault="006A5F35" w:rsidP="00B04025">
      <w:pPr>
        <w:pStyle w:val="NormalWeb"/>
        <w:spacing w:before="180" w:beforeAutospacing="0" w:after="180" w:afterAutospacing="0" w:line="480" w:lineRule="auto"/>
        <w:rPr>
          <w:rFonts w:ascii="Arial" w:hAnsi="Arial" w:cs="Arial"/>
          <w:b/>
          <w:bCs/>
          <w:sz w:val="22"/>
          <w:szCs w:val="22"/>
          <w:u w:val="single"/>
        </w:rPr>
      </w:pPr>
      <w:r>
        <w:rPr>
          <w:rFonts w:ascii="Arial" w:hAnsi="Arial" w:cs="Arial"/>
          <w:noProof/>
          <w:sz w:val="20"/>
          <w:szCs w:val="20"/>
        </w:rPr>
        <mc:AlternateContent>
          <mc:Choice Requires="wpg">
            <w:drawing>
              <wp:anchor distT="0" distB="0" distL="114300" distR="114300" simplePos="0" relativeHeight="251735040" behindDoc="0" locked="0" layoutInCell="1" allowOverlap="1" wp14:anchorId="62BA3B9B" wp14:editId="251B47B3">
                <wp:simplePos x="0" y="0"/>
                <wp:positionH relativeFrom="column">
                  <wp:posOffset>231337</wp:posOffset>
                </wp:positionH>
                <wp:positionV relativeFrom="paragraph">
                  <wp:posOffset>23013</wp:posOffset>
                </wp:positionV>
                <wp:extent cx="5943600" cy="4305300"/>
                <wp:effectExtent l="0" t="0" r="19050" b="19050"/>
                <wp:wrapTopAndBottom/>
                <wp:docPr id="250" name="Group 250"/>
                <wp:cNvGraphicFramePr/>
                <a:graphic xmlns:a="http://schemas.openxmlformats.org/drawingml/2006/main">
                  <a:graphicData uri="http://schemas.microsoft.com/office/word/2010/wordprocessingGroup">
                    <wpg:wgp>
                      <wpg:cNvGrpSpPr/>
                      <wpg:grpSpPr>
                        <a:xfrm>
                          <a:off x="0" y="0"/>
                          <a:ext cx="5943600" cy="4305300"/>
                          <a:chOff x="0" y="0"/>
                          <a:chExt cx="5943600" cy="4305300"/>
                        </a:xfrm>
                      </wpg:grpSpPr>
                      <pic:pic xmlns:pic="http://schemas.openxmlformats.org/drawingml/2006/picture">
                        <pic:nvPicPr>
                          <pic:cNvPr id="251" name="Picture 251" descr="Diagram&#10;&#10;Description automatically generated with medium confidenc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s:wsp>
                        <wps:cNvPr id="252" name="Text Box 2"/>
                        <wps:cNvSpPr txBox="1">
                          <a:spLocks noChangeArrowheads="1"/>
                        </wps:cNvSpPr>
                        <wps:spPr bwMode="auto">
                          <a:xfrm>
                            <a:off x="0" y="3670300"/>
                            <a:ext cx="5943600" cy="635000"/>
                          </a:xfrm>
                          <a:prstGeom prst="rect">
                            <a:avLst/>
                          </a:prstGeom>
                          <a:solidFill>
                            <a:srgbClr val="FFFFFF"/>
                          </a:solidFill>
                          <a:ln w="9525">
                            <a:solidFill>
                              <a:srgbClr val="000000"/>
                            </a:solidFill>
                            <a:miter lim="800000"/>
                            <a:headEnd/>
                            <a:tailEnd/>
                          </a:ln>
                        </wps:spPr>
                        <wps:txbx>
                          <w:txbxContent>
                            <w:p w14:paraId="6C0B3E06" w14:textId="77777777" w:rsidR="006A5F35" w:rsidRDefault="006A5F35" w:rsidP="006A5F35">
                              <w:r>
                                <w:t>Fig X</w:t>
                              </w:r>
                            </w:p>
                          </w:txbxContent>
                        </wps:txbx>
                        <wps:bodyPr rot="0" vert="horz" wrap="square" lIns="91440" tIns="45720" rIns="91440" bIns="45720" anchor="t" anchorCtr="0">
                          <a:noAutofit/>
                        </wps:bodyPr>
                      </wps:wsp>
                    </wpg:wgp>
                  </a:graphicData>
                </a:graphic>
              </wp:anchor>
            </w:drawing>
          </mc:Choice>
          <mc:Fallback>
            <w:pict>
              <v:group w14:anchorId="62BA3B9B" id="Group 250" o:spid="_x0000_s1122" style="position:absolute;margin-left:18.2pt;margin-top:1.8pt;width:468pt;height:339pt;z-index:251735040" coordsize="59436,4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">
                <v:shape id="Picture 251" o:spid="_x0000_s1123" type="#_x0000_t75" alt="Diagram&#10;&#10;Description automatically generated with medium confidence"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">
                  <v:imagedata r:id="rId30" o:title="Diagram&#10;&#10;Description automatically generated with medium confidence"/>
                </v:shape>
                <v:shape id="_x0000_s1124" type="#_x0000_t202" style="position:absolute;top:36703;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6C0B3E06" w14:textId="77777777" w:rsidR="006A5F35" w:rsidRDefault="006A5F35" w:rsidP="006A5F35">
                        <w:r>
                          <w:t>Fig X</w:t>
                        </w:r>
                      </w:p>
                    </w:txbxContent>
                  </v:textbox>
                </v:shape>
                <w10:wrap type="topAndBottom"/>
              </v:group>
            </w:pict>
          </mc:Fallback>
        </mc:AlternateContent>
      </w:r>
    </w:p>
    <w:p w14:paraId="50673333" w14:textId="0A86902D" w:rsidR="006A5F35" w:rsidRDefault="006A5F35" w:rsidP="00B04025">
      <w:pPr>
        <w:pStyle w:val="NormalWeb"/>
        <w:spacing w:before="180" w:beforeAutospacing="0" w:after="180" w:afterAutospacing="0" w:line="480" w:lineRule="auto"/>
        <w:rPr>
          <w:rFonts w:ascii="Arial" w:hAnsi="Arial" w:cs="Arial"/>
          <w:b/>
          <w:bCs/>
          <w:sz w:val="22"/>
          <w:szCs w:val="22"/>
          <w:u w:val="single"/>
        </w:rPr>
      </w:pPr>
    </w:p>
    <w:p w14:paraId="35D763CB" w14:textId="514FA563" w:rsidR="006A5F35" w:rsidRDefault="006A5F35" w:rsidP="00B04025">
      <w:pPr>
        <w:pStyle w:val="NormalWeb"/>
        <w:spacing w:before="180" w:beforeAutospacing="0" w:after="180" w:afterAutospacing="0" w:line="480" w:lineRule="auto"/>
        <w:rPr>
          <w:rFonts w:ascii="Arial" w:hAnsi="Arial" w:cs="Arial"/>
          <w:b/>
          <w:bCs/>
          <w:sz w:val="22"/>
          <w:szCs w:val="22"/>
          <w:u w:val="single"/>
        </w:rPr>
      </w:pPr>
    </w:p>
    <w:p w14:paraId="7788B495" w14:textId="178C4AD2" w:rsidR="006A5F35" w:rsidRDefault="006A5F35" w:rsidP="00B04025">
      <w:pPr>
        <w:pStyle w:val="NormalWeb"/>
        <w:spacing w:before="180" w:beforeAutospacing="0" w:after="180" w:afterAutospacing="0" w:line="480" w:lineRule="auto"/>
        <w:rPr>
          <w:rFonts w:ascii="Arial" w:hAnsi="Arial" w:cs="Arial"/>
          <w:b/>
          <w:bCs/>
          <w:sz w:val="22"/>
          <w:szCs w:val="22"/>
          <w:u w:val="single"/>
        </w:rPr>
      </w:pPr>
    </w:p>
    <w:p w14:paraId="060B338E" w14:textId="4B9C2617" w:rsidR="00B04025" w:rsidRDefault="00304735" w:rsidP="00B04025">
      <w:pPr>
        <w:pStyle w:val="NormalWeb"/>
        <w:spacing w:before="180" w:beforeAutospacing="0" w:after="180" w:afterAutospacing="0" w:line="480" w:lineRule="auto"/>
        <w:rPr>
          <w:rFonts w:ascii="Arial" w:hAnsi="Arial" w:cs="Arial"/>
          <w:b/>
          <w:bCs/>
          <w:sz w:val="22"/>
          <w:szCs w:val="22"/>
          <w:u w:val="single"/>
        </w:rPr>
      </w:pPr>
      <w:commentRangeStart w:id="15"/>
      <w:r w:rsidRPr="00DB752E">
        <w:rPr>
          <w:rFonts w:ascii="Arial" w:hAnsi="Arial" w:cs="Arial"/>
          <w:b/>
          <w:bCs/>
          <w:sz w:val="22"/>
          <w:szCs w:val="22"/>
          <w:u w:val="single"/>
        </w:rPr>
        <w:lastRenderedPageBreak/>
        <w:t xml:space="preserve">Discussion </w:t>
      </w:r>
      <w:commentRangeEnd w:id="15"/>
      <w:r w:rsidR="00376E97">
        <w:rPr>
          <w:rStyle w:val="CommentReference"/>
          <w:rFonts w:asciiTheme="minorHAnsi" w:eastAsiaTheme="minorHAnsi" w:hAnsiTheme="minorHAnsi" w:cstheme="minorBidi"/>
        </w:rPr>
        <w:commentReference w:id="15"/>
      </w:r>
    </w:p>
    <w:p w14:paraId="4E13E3E1" w14:textId="1BF210A7"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The current study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 and looked for trends in the pathological features associated with </w:t>
      </w:r>
      <w:r w:rsidR="002D2C53" w:rsidRPr="00B04025">
        <w:rPr>
          <w:rFonts w:ascii="Arial" w:hAnsi="Arial" w:cs="Arial"/>
          <w:sz w:val="20"/>
          <w:szCs w:val="20"/>
        </w:rPr>
        <w:t>these</w:t>
      </w:r>
      <w:r w:rsidRPr="00B04025">
        <w:rPr>
          <w:rFonts w:ascii="Arial" w:hAnsi="Arial" w:cs="Arial"/>
          <w:sz w:val="20"/>
          <w:szCs w:val="20"/>
        </w:rPr>
        <w:t xml:space="preserve"> infections. </w:t>
      </w:r>
    </w:p>
    <w:p w14:paraId="2C9AC66B" w14:textId="77777777" w:rsidR="003C6071" w:rsidRPr="00C67E1D" w:rsidRDefault="003C6071" w:rsidP="003C6071">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The percentage of unknowns for pathological data increased the more microscopic the level of the pathological </w:t>
      </w:r>
      <w:commentRangeStart w:id="16"/>
      <w:r w:rsidRPr="00C67E1D">
        <w:rPr>
          <w:rFonts w:ascii="Arial" w:hAnsi="Arial" w:cs="Arial"/>
          <w:sz w:val="20"/>
          <w:szCs w:val="20"/>
        </w:rPr>
        <w:t xml:space="preserve">variable, with cellular receptors being the most unknown. </w:t>
      </w:r>
      <w:r w:rsidRPr="00EE2A68">
        <w:rPr>
          <w:rFonts w:ascii="Arial" w:hAnsi="Arial" w:cs="Arial"/>
          <w:sz w:val="20"/>
          <w:szCs w:val="20"/>
        </w:rPr>
        <w:t>Whilst one of the aims was to study cellular receptor trends from the 52 viruses recorded there were 33 different cellular receptors plus a further 14 unknown receptors</w:t>
      </w:r>
      <w:r w:rsidRPr="00C67E1D">
        <w:rPr>
          <w:rFonts w:ascii="Arial" w:hAnsi="Arial" w:cs="Arial"/>
          <w:sz w:val="20"/>
          <w:szCs w:val="20"/>
        </w:rPr>
        <w:t xml:space="preserve"> While many of</w:t>
      </w:r>
      <w:r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16"/>
      <w:r>
        <w:rPr>
          <w:rStyle w:val="CommentReference"/>
          <w:rFonts w:asciiTheme="minorHAnsi" w:eastAsiaTheme="minorHAnsi" w:hAnsiTheme="minorHAnsi" w:cstheme="minorBidi"/>
        </w:rPr>
        <w:commentReference w:id="16"/>
      </w:r>
      <w:r>
        <w:rPr>
          <w:rFonts w:ascii="Arial" w:hAnsi="Arial" w:cs="Arial"/>
          <w:sz w:val="20"/>
          <w:szCs w:val="20"/>
        </w:rPr>
        <w:t xml:space="preserve">, </w:t>
      </w:r>
      <w:r w:rsidRPr="00EE2A68">
        <w:rPr>
          <w:rFonts w:ascii="Arial" w:hAnsi="Arial" w:cs="Arial"/>
          <w:sz w:val="20"/>
          <w:szCs w:val="20"/>
        </w:rPr>
        <w:t xml:space="preserve"> suggesting that these may be a conserved group of receptors for </w:t>
      </w:r>
      <w:proofErr w:type="gramStart"/>
      <w:r w:rsidRPr="00EE2A68">
        <w:rPr>
          <w:rFonts w:ascii="Arial" w:hAnsi="Arial" w:cs="Arial"/>
          <w:sz w:val="20"/>
          <w:szCs w:val="20"/>
        </w:rPr>
        <w:t>a number of</w:t>
      </w:r>
      <w:proofErr w:type="gramEnd"/>
      <w:r w:rsidRPr="00EE2A68">
        <w:rPr>
          <w:rFonts w:ascii="Arial" w:hAnsi="Arial" w:cs="Arial"/>
          <w:sz w:val="20"/>
          <w:szCs w:val="20"/>
        </w:rPr>
        <w:t xml:space="preserve"> viruses, and are known to be widely spread receptors in hosts.</w:t>
      </w:r>
    </w:p>
    <w:p w14:paraId="6C19FC23" w14:textId="73501932"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w:t>
      </w:r>
      <w:proofErr w:type="gramStart"/>
      <w:r w:rsidRPr="00B04025">
        <w:rPr>
          <w:rFonts w:ascii="Arial" w:hAnsi="Arial" w:cs="Arial"/>
          <w:sz w:val="20"/>
          <w:szCs w:val="20"/>
        </w:rPr>
        <w:t>in close proximity to</w:t>
      </w:r>
      <w:proofErr w:type="gramEnd"/>
      <w:r w:rsidRPr="00B04025">
        <w:rPr>
          <w:rFonts w:ascii="Arial" w:hAnsi="Arial" w:cs="Arial"/>
          <w:sz w:val="20"/>
          <w:szCs w:val="20"/>
        </w:rPr>
        <w:t xml:space="preserve"> spillover events involving them as reservoir or spillover hosts and can report symptoms </w:t>
      </w:r>
      <w:r w:rsidR="002D2C53" w:rsidRPr="00B04025">
        <w:rPr>
          <w:rFonts w:ascii="Arial" w:hAnsi="Arial" w:cs="Arial"/>
          <w:sz w:val="20"/>
          <w:szCs w:val="20"/>
        </w:rPr>
        <w:t>etc.</w:t>
      </w:r>
      <w:r w:rsidRPr="00B04025">
        <w:rPr>
          <w:rFonts w:ascii="Arial" w:hAnsi="Arial" w:cs="Arial"/>
          <w:sz w:val="20"/>
          <w:szCs w:val="20"/>
        </w:rPr>
        <w:t xml:space="preserve">, They also have a vested </w:t>
      </w:r>
      <w:r w:rsidR="002D2C53" w:rsidRPr="00B04025">
        <w:rPr>
          <w:rFonts w:ascii="Arial" w:hAnsi="Arial" w:cs="Arial"/>
          <w:sz w:val="20"/>
          <w:szCs w:val="20"/>
        </w:rPr>
        <w:t>interest</w:t>
      </w:r>
      <w:r w:rsidRPr="00B04025">
        <w:rPr>
          <w:rFonts w:ascii="Arial" w:hAnsi="Arial" w:cs="Arial"/>
          <w:sz w:val="20"/>
          <w:szCs w:val="20"/>
        </w:rPr>
        <w:t xml:space="preserve"> in research involving these diseases that affect them directly. This is reflected in the 4 most common viruses in the dataset; influenza A, rabies, hepatitis E and simian foamy virus which are all known to infect humans. In addition to cases involving humans themselves</w:t>
      </w:r>
      <w:r w:rsidR="00376E97">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w:t>
      </w:r>
      <w:r w:rsidR="002D2C53" w:rsidRPr="00B04025">
        <w:rPr>
          <w:rFonts w:ascii="Arial" w:hAnsi="Arial" w:cs="Arial"/>
          <w:sz w:val="20"/>
          <w:szCs w:val="20"/>
        </w:rPr>
        <w:t>these</w:t>
      </w:r>
      <w:r w:rsidRPr="00B04025">
        <w:rPr>
          <w:rFonts w:ascii="Arial" w:hAnsi="Arial" w:cs="Arial"/>
          <w:sz w:val="20"/>
          <w:szCs w:val="20"/>
        </w:rPr>
        <w:t xml:space="preserve"> species. </w:t>
      </w:r>
    </w:p>
    <w:p w14:paraId="3F060BD7" w14:textId="232941E4"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sidR="002D2C53">
        <w:rPr>
          <w:rFonts w:ascii="Arial" w:hAnsi="Arial" w:cs="Arial"/>
          <w:sz w:val="20"/>
          <w:szCs w:val="20"/>
        </w:rPr>
        <w:t>,</w:t>
      </w:r>
      <w:r w:rsidRPr="00DB752E">
        <w:rPr>
          <w:rFonts w:ascii="Arial" w:hAnsi="Arial" w:cs="Arial"/>
          <w:sz w:val="20"/>
          <w:szCs w:val="20"/>
        </w:rPr>
        <w:t xml:space="preserve"> whereby contact is likely an important facto</w:t>
      </w:r>
      <w:r w:rsidR="002D2C53">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sidR="00113DE3">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00113DE3">
        <w:rPr>
          <w:rFonts w:ascii="Arial" w:hAnsi="Arial" w:cs="Arial"/>
          <w:sz w:val="20"/>
          <w:szCs w:val="20"/>
        </w:rPr>
        <w:instrText xml:space="preserve"> ADDIN EN.CITE </w:instrText>
      </w:r>
      <w:r w:rsidR="00113DE3">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00113DE3">
        <w:rPr>
          <w:rFonts w:ascii="Arial" w:hAnsi="Arial" w:cs="Arial"/>
          <w:sz w:val="20"/>
          <w:szCs w:val="20"/>
        </w:rPr>
        <w:instrText xml:space="preserve"> ADDIN EN.CITE.DATA </w:instrText>
      </w:r>
      <w:r w:rsidR="00113DE3">
        <w:rPr>
          <w:rFonts w:ascii="Arial" w:hAnsi="Arial" w:cs="Arial"/>
          <w:sz w:val="20"/>
          <w:szCs w:val="20"/>
        </w:rPr>
      </w:r>
      <w:r w:rsidR="00113DE3">
        <w:rPr>
          <w:rFonts w:ascii="Arial" w:hAnsi="Arial" w:cs="Arial"/>
          <w:sz w:val="20"/>
          <w:szCs w:val="20"/>
        </w:rPr>
        <w:fldChar w:fldCharType="end"/>
      </w:r>
      <w:r w:rsidR="00113DE3">
        <w:rPr>
          <w:rFonts w:ascii="Arial" w:hAnsi="Arial" w:cs="Arial"/>
          <w:sz w:val="20"/>
          <w:szCs w:val="20"/>
        </w:rPr>
        <w:fldChar w:fldCharType="separate"/>
      </w:r>
      <w:r w:rsidR="00113DE3">
        <w:rPr>
          <w:rFonts w:ascii="Arial" w:hAnsi="Arial" w:cs="Arial"/>
          <w:noProof/>
          <w:sz w:val="20"/>
          <w:szCs w:val="20"/>
        </w:rPr>
        <w:t>(Olival et al. 2017, Guth et al. 2019)</w:t>
      </w:r>
      <w:r w:rsidR="00113DE3">
        <w:rPr>
          <w:rFonts w:ascii="Arial" w:hAnsi="Arial" w:cs="Arial"/>
          <w:sz w:val="20"/>
          <w:szCs w:val="20"/>
        </w:rPr>
        <w:fldChar w:fldCharType="end"/>
      </w:r>
    </w:p>
    <w:p w14:paraId="3C9E2F9F" w14:textId="6D308780" w:rsidR="00304735" w:rsidRPr="00B04025" w:rsidRDefault="00B04025" w:rsidP="0030473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 xml:space="preserve">The association between anthroponosis, those cases of virus transmission from human to other species and respiratory pathology may have to do with human </w:t>
      </w:r>
      <w:r w:rsidR="002D2C53" w:rsidRPr="00DB752E">
        <w:rPr>
          <w:rFonts w:ascii="Arial" w:hAnsi="Arial" w:cs="Arial"/>
          <w:sz w:val="20"/>
          <w:szCs w:val="20"/>
        </w:rPr>
        <w:t>behaviors</w:t>
      </w:r>
      <w:r w:rsidRPr="00DB752E">
        <w:rPr>
          <w:rFonts w:ascii="Arial" w:hAnsi="Arial" w:cs="Arial"/>
          <w:sz w:val="20"/>
          <w:szCs w:val="20"/>
        </w:rPr>
        <w:t xml:space="preserve">. Respiratory pathology is generally </w:t>
      </w:r>
      <w:r w:rsidRPr="00DB752E">
        <w:rPr>
          <w:rFonts w:ascii="Arial" w:hAnsi="Arial" w:cs="Arial"/>
          <w:sz w:val="20"/>
          <w:szCs w:val="20"/>
        </w:rPr>
        <w:lastRenderedPageBreak/>
        <w:t xml:space="preserve">caused by viruses with a respiratory droplet mode of transmission. Other methods of </w:t>
      </w:r>
      <w:r w:rsidR="002D2C53" w:rsidRPr="00DB752E">
        <w:rPr>
          <w:rFonts w:ascii="Arial" w:hAnsi="Arial" w:cs="Arial"/>
          <w:sz w:val="20"/>
          <w:szCs w:val="20"/>
        </w:rPr>
        <w:t>transmission</w:t>
      </w:r>
      <w:r w:rsidRPr="00DB752E">
        <w:rPr>
          <w:rFonts w:ascii="Arial" w:hAnsi="Arial" w:cs="Arial"/>
          <w:sz w:val="20"/>
          <w:szCs w:val="20"/>
        </w:rPr>
        <w:t xml:space="preserve"> less likely from humans due to human </w:t>
      </w:r>
      <w:r w:rsidR="002D2C53" w:rsidRPr="00DB752E">
        <w:rPr>
          <w:rFonts w:ascii="Arial" w:hAnsi="Arial" w:cs="Arial"/>
          <w:sz w:val="20"/>
          <w:szCs w:val="20"/>
        </w:rPr>
        <w:t>behaviors</w:t>
      </w:r>
      <w:r w:rsidRPr="00DB752E">
        <w:rPr>
          <w:rFonts w:ascii="Arial" w:hAnsi="Arial" w:cs="Arial"/>
          <w:sz w:val="20"/>
          <w:szCs w:val="20"/>
        </w:rPr>
        <w:t xml:space="preserve"> related to hygiene reducing the risk of faeco-oral transmitted pathogens and those transmitted by direct contact</w:t>
      </w:r>
      <w:r w:rsidR="00FC416B">
        <w:rPr>
          <w:rFonts w:ascii="Arial" w:hAnsi="Arial" w:cs="Arial"/>
          <w:sz w:val="20"/>
          <w:szCs w:val="20"/>
        </w:rPr>
        <w:fldChar w:fldCharType="begin"/>
      </w:r>
      <w:r w:rsidR="00FC416B">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sidR="00FC416B">
        <w:rPr>
          <w:rFonts w:ascii="Arial" w:hAnsi="Arial" w:cs="Arial"/>
          <w:sz w:val="20"/>
          <w:szCs w:val="20"/>
        </w:rPr>
        <w:fldChar w:fldCharType="separate"/>
      </w:r>
      <w:r w:rsidR="00FC416B">
        <w:rPr>
          <w:rFonts w:ascii="Arial" w:hAnsi="Arial" w:cs="Arial"/>
          <w:noProof/>
          <w:sz w:val="20"/>
          <w:szCs w:val="20"/>
        </w:rPr>
        <w:t>(Penakalapati et al. 2017)</w:t>
      </w:r>
      <w:r w:rsidR="00FC416B">
        <w:rPr>
          <w:rFonts w:ascii="Arial" w:hAnsi="Arial" w:cs="Arial"/>
          <w:sz w:val="20"/>
          <w:szCs w:val="20"/>
        </w:rPr>
        <w:fldChar w:fldCharType="end"/>
      </w:r>
      <w:r w:rsidRPr="00DB752E">
        <w:rPr>
          <w:rFonts w:ascii="Arial" w:hAnsi="Arial" w:cs="Arial"/>
          <w:sz w:val="20"/>
          <w:szCs w:val="20"/>
        </w:rPr>
        <w:t>. (</w:t>
      </w:r>
      <w:r w:rsidR="002D2C53" w:rsidRPr="00DB752E">
        <w:rPr>
          <w:rFonts w:ascii="Arial" w:hAnsi="Arial" w:cs="Arial"/>
          <w:sz w:val="20"/>
          <w:szCs w:val="20"/>
        </w:rPr>
        <w:t>Is</w:t>
      </w:r>
      <w:r w:rsidRPr="00DB752E">
        <w:rPr>
          <w:rFonts w:ascii="Arial" w:hAnsi="Arial" w:cs="Arial"/>
          <w:sz w:val="20"/>
          <w:szCs w:val="20"/>
        </w:rPr>
        <w:t xml:space="preserve"> there a reference for this) This was reflected in </w:t>
      </w:r>
      <w:r w:rsidR="002D2C53">
        <w:rPr>
          <w:rFonts w:ascii="Arial" w:hAnsi="Arial" w:cs="Arial"/>
          <w:sz w:val="20"/>
          <w:szCs w:val="20"/>
        </w:rPr>
        <w:t xml:space="preserve">the </w:t>
      </w:r>
      <w:r w:rsidRPr="00DB752E">
        <w:rPr>
          <w:rFonts w:ascii="Arial" w:hAnsi="Arial" w:cs="Arial"/>
          <w:sz w:val="20"/>
          <w:szCs w:val="20"/>
        </w:rPr>
        <w:t xml:space="preserve">MCA where zoonosis and </w:t>
      </w:r>
      <w:r w:rsidR="002D2C53">
        <w:rPr>
          <w:rFonts w:ascii="Arial" w:hAnsi="Arial" w:cs="Arial"/>
          <w:sz w:val="20"/>
          <w:szCs w:val="20"/>
        </w:rPr>
        <w:t>anthroponosis</w:t>
      </w:r>
      <w:r w:rsidRPr="00DB752E">
        <w:rPr>
          <w:rFonts w:ascii="Arial" w:hAnsi="Arial" w:cs="Arial"/>
          <w:sz w:val="20"/>
          <w:szCs w:val="20"/>
        </w:rPr>
        <w:t xml:space="preserve"> formed a subset within a larger more </w:t>
      </w:r>
      <w:r w:rsidR="002D2C53" w:rsidRPr="00DB752E">
        <w:rPr>
          <w:rFonts w:ascii="Arial" w:hAnsi="Arial" w:cs="Arial"/>
          <w:sz w:val="20"/>
          <w:szCs w:val="20"/>
        </w:rPr>
        <w:t>variable</w:t>
      </w:r>
      <w:r w:rsidRPr="00DB752E">
        <w:rPr>
          <w:rFonts w:ascii="Arial" w:hAnsi="Arial" w:cs="Arial"/>
          <w:sz w:val="20"/>
          <w:szCs w:val="20"/>
        </w:rPr>
        <w:t xml:space="preserve"> group containing cross species events not </w:t>
      </w:r>
      <w:r w:rsidR="002D2C53" w:rsidRPr="00DB752E">
        <w:rPr>
          <w:rFonts w:ascii="Arial" w:hAnsi="Arial" w:cs="Arial"/>
          <w:sz w:val="20"/>
          <w:szCs w:val="20"/>
        </w:rPr>
        <w:t>involving</w:t>
      </w:r>
      <w:r w:rsidRPr="00DB752E">
        <w:rPr>
          <w:rFonts w:ascii="Arial" w:hAnsi="Arial" w:cs="Arial"/>
          <w:sz w:val="20"/>
          <w:szCs w:val="20"/>
        </w:rPr>
        <w:t xml:space="preserve"> humans. This may also reflect a narrower range of pathologies.</w:t>
      </w:r>
      <w:r w:rsidRPr="00B04025">
        <w:rPr>
          <w:rFonts w:ascii="Arial" w:hAnsi="Arial" w:cs="Arial"/>
          <w:sz w:val="20"/>
          <w:szCs w:val="20"/>
        </w:rPr>
        <w:t xml:space="preserve"> The occurrence of the </w:t>
      </w:r>
      <w:r w:rsidR="002D2C53" w:rsidRPr="00B04025">
        <w:rPr>
          <w:rFonts w:ascii="Arial" w:hAnsi="Arial" w:cs="Arial"/>
          <w:sz w:val="20"/>
          <w:szCs w:val="20"/>
        </w:rPr>
        <w:t>anthroponotic</w:t>
      </w:r>
      <w:r w:rsidRPr="00B04025">
        <w:rPr>
          <w:rFonts w:ascii="Arial" w:hAnsi="Arial" w:cs="Arial"/>
          <w:sz w:val="20"/>
          <w:szCs w:val="20"/>
        </w:rPr>
        <w:t xml:space="preserve"> ellipsis as a smaller ellipsis as a smaller ellipsis with the zoonotic ellipsis in the MCA for the individual host MCA and the zoonotic ellipsis </w:t>
      </w:r>
      <w:r w:rsidR="002D2C53" w:rsidRPr="00B04025">
        <w:rPr>
          <w:rFonts w:ascii="Arial" w:hAnsi="Arial" w:cs="Arial"/>
          <w:sz w:val="20"/>
          <w:szCs w:val="20"/>
        </w:rPr>
        <w:t>as a</w:t>
      </w:r>
      <w:r w:rsidRPr="00B04025">
        <w:rPr>
          <w:rFonts w:ascii="Arial" w:hAnsi="Arial" w:cs="Arial"/>
          <w:sz w:val="20"/>
          <w:szCs w:val="20"/>
        </w:rPr>
        <w:t xml:space="preserve"> smaller ellipsis </w:t>
      </w:r>
      <w:r w:rsidR="002D2C53" w:rsidRPr="00B04025">
        <w:rPr>
          <w:rFonts w:ascii="Arial" w:hAnsi="Arial" w:cs="Arial"/>
          <w:sz w:val="20"/>
          <w:szCs w:val="20"/>
        </w:rPr>
        <w:t>as a</w:t>
      </w:r>
      <w:r w:rsidRPr="00B04025">
        <w:rPr>
          <w:rFonts w:ascii="Arial" w:hAnsi="Arial" w:cs="Arial"/>
          <w:sz w:val="20"/>
          <w:szCs w:val="20"/>
        </w:rPr>
        <w:t xml:space="preserve"> smaller ellipsis with a larger not zoonotic in the </w:t>
      </w:r>
      <w:r w:rsidR="002D2C53" w:rsidRPr="00B04025">
        <w:rPr>
          <w:rFonts w:ascii="Arial" w:hAnsi="Arial" w:cs="Arial"/>
          <w:sz w:val="20"/>
          <w:szCs w:val="20"/>
        </w:rPr>
        <w:t>distinct</w:t>
      </w:r>
      <w:r w:rsidRPr="00B04025">
        <w:rPr>
          <w:rFonts w:ascii="Arial" w:hAnsi="Arial" w:cs="Arial"/>
          <w:sz w:val="20"/>
          <w:szCs w:val="20"/>
        </w:rPr>
        <w:t xml:space="preserve"> virus MCA seems to reflect this. </w:t>
      </w:r>
      <w:r w:rsidR="00EE2A68">
        <w:rPr>
          <w:rFonts w:ascii="Arial" w:hAnsi="Arial" w:cs="Arial"/>
          <w:sz w:val="20"/>
          <w:szCs w:val="20"/>
        </w:rPr>
        <w:t>The importance of respiratory pathology in humans was shown again in the HCA with the r</w:t>
      </w:r>
      <w:r w:rsidR="00EE2A68" w:rsidRPr="006A5F35">
        <w:rPr>
          <w:rFonts w:ascii="Arial" w:hAnsi="Arial" w:cs="Arial"/>
          <w:sz w:val="20"/>
          <w:szCs w:val="20"/>
        </w:rPr>
        <w:t xml:space="preserve">espiratory cluster including </w:t>
      </w:r>
      <w:r w:rsidR="00EE2A68">
        <w:rPr>
          <w:rFonts w:ascii="Arial" w:hAnsi="Arial" w:cs="Arial"/>
          <w:sz w:val="20"/>
          <w:szCs w:val="20"/>
        </w:rPr>
        <w:t xml:space="preserve">only </w:t>
      </w:r>
      <w:r w:rsidR="00EE2A68" w:rsidRPr="006A5F35">
        <w:rPr>
          <w:rFonts w:ascii="Arial" w:hAnsi="Arial" w:cs="Arial"/>
          <w:sz w:val="20"/>
          <w:szCs w:val="20"/>
        </w:rPr>
        <w:t>viruses with humans as spillover o</w:t>
      </w:r>
      <w:r w:rsidR="00EE2A68">
        <w:rPr>
          <w:rFonts w:ascii="Arial" w:hAnsi="Arial" w:cs="Arial"/>
          <w:sz w:val="20"/>
          <w:szCs w:val="20"/>
        </w:rPr>
        <w:t>r</w:t>
      </w:r>
      <w:r w:rsidR="00EE2A68" w:rsidRPr="006A5F35">
        <w:rPr>
          <w:rFonts w:ascii="Arial" w:hAnsi="Arial" w:cs="Arial"/>
          <w:sz w:val="20"/>
          <w:szCs w:val="20"/>
        </w:rPr>
        <w:t xml:space="preserve"> reservoir host</w:t>
      </w:r>
      <w:r w:rsidR="00EE2A68">
        <w:rPr>
          <w:rFonts w:ascii="Arial" w:hAnsi="Arial" w:cs="Arial"/>
          <w:sz w:val="20"/>
          <w:szCs w:val="20"/>
        </w:rPr>
        <w:t>s</w:t>
      </w:r>
      <w:r w:rsidR="00EE2A68" w:rsidRPr="006A5F35">
        <w:rPr>
          <w:rFonts w:ascii="Arial" w:hAnsi="Arial" w:cs="Arial"/>
          <w:sz w:val="20"/>
          <w:szCs w:val="20"/>
        </w:rPr>
        <w:t>.</w:t>
      </w:r>
    </w:p>
    <w:p w14:paraId="7D5B5F1A" w14:textId="44CB3146" w:rsidR="00B04025" w:rsidRPr="00C67E1D" w:rsidRDefault="00B04025" w:rsidP="00B04025">
      <w:pPr>
        <w:pStyle w:val="NormalWeb"/>
        <w:spacing w:before="180" w:beforeAutospacing="0" w:after="180" w:afterAutospacing="0" w:line="480" w:lineRule="auto"/>
        <w:rPr>
          <w:rFonts w:ascii="Arial" w:hAnsi="Arial" w:cs="Arial"/>
          <w:sz w:val="20"/>
          <w:szCs w:val="20"/>
        </w:rPr>
      </w:pPr>
      <w:proofErr w:type="gramStart"/>
      <w:r w:rsidRPr="00DB752E">
        <w:rPr>
          <w:rFonts w:ascii="Arial" w:hAnsi="Arial" w:cs="Arial"/>
          <w:sz w:val="20"/>
          <w:szCs w:val="20"/>
        </w:rPr>
        <w:t xml:space="preserve">With the exception </w:t>
      </w:r>
      <w:r w:rsidR="002D2C53" w:rsidRPr="00DB752E">
        <w:rPr>
          <w:rFonts w:ascii="Arial" w:hAnsi="Arial" w:cs="Arial"/>
          <w:sz w:val="20"/>
          <w:szCs w:val="20"/>
        </w:rPr>
        <w:t>of</w:t>
      </w:r>
      <w:proofErr w:type="gramEnd"/>
      <w:r w:rsidRPr="00DB752E">
        <w:rPr>
          <w:rFonts w:ascii="Arial" w:hAnsi="Arial" w:cs="Arial"/>
          <w:sz w:val="20"/>
          <w:szCs w:val="20"/>
        </w:rPr>
        <w:t xml:space="preserve"> influenza, respiratory tropic viruses tended to be transmitted between more closely related species. </w:t>
      </w:r>
      <w:r w:rsidR="002D2C53" w:rsidRPr="00DB752E">
        <w:rPr>
          <w:rFonts w:ascii="Arial" w:hAnsi="Arial" w:cs="Arial"/>
          <w:sz w:val="20"/>
          <w:szCs w:val="20"/>
        </w:rPr>
        <w:t>Do</w:t>
      </w:r>
      <w:r w:rsidRPr="00DB752E">
        <w:rPr>
          <w:rFonts w:ascii="Arial" w:hAnsi="Arial" w:cs="Arial"/>
          <w:sz w:val="20"/>
          <w:szCs w:val="20"/>
        </w:rPr>
        <w:t xml:space="preserve"> high barriers to infection due to mucosal immunity require more conserved </w:t>
      </w:r>
      <w:r w:rsidR="002D2C53" w:rsidRPr="00DB752E">
        <w:rPr>
          <w:rFonts w:ascii="Arial" w:hAnsi="Arial" w:cs="Arial"/>
          <w:sz w:val="20"/>
          <w:szCs w:val="20"/>
        </w:rPr>
        <w:t>receptors</w:t>
      </w:r>
      <w:r w:rsidRPr="00DB752E">
        <w:rPr>
          <w:rFonts w:ascii="Arial" w:hAnsi="Arial" w:cs="Arial"/>
          <w:sz w:val="20"/>
          <w:szCs w:val="20"/>
        </w:rPr>
        <w:t xml:space="preserve"> </w:t>
      </w:r>
      <w:r w:rsidR="002D2C53" w:rsidRPr="00DB752E">
        <w:rPr>
          <w:rFonts w:ascii="Arial" w:hAnsi="Arial" w:cs="Arial"/>
          <w:sz w:val="20"/>
          <w:szCs w:val="20"/>
        </w:rPr>
        <w:t>i.e.,</w:t>
      </w:r>
      <w:r w:rsidRPr="00DB752E">
        <w:rPr>
          <w:rFonts w:ascii="Arial" w:hAnsi="Arial" w:cs="Arial"/>
          <w:sz w:val="20"/>
          <w:szCs w:val="20"/>
        </w:rPr>
        <w:t xml:space="preserve"> between more related species</w:t>
      </w:r>
      <w:r w:rsidR="000C03D5">
        <w:rPr>
          <w:rFonts w:ascii="Arial" w:hAnsi="Arial" w:cs="Arial"/>
          <w:sz w:val="20"/>
          <w:szCs w:val="20"/>
        </w:rPr>
        <w:fldChar w:fldCharType="begin"/>
      </w:r>
      <w:r w:rsidR="000C03D5">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000C03D5">
        <w:rPr>
          <w:rFonts w:ascii="Arial" w:hAnsi="Arial" w:cs="Arial"/>
          <w:sz w:val="20"/>
          <w:szCs w:val="20"/>
        </w:rPr>
        <w:fldChar w:fldCharType="separate"/>
      </w:r>
      <w:r w:rsidR="000C03D5">
        <w:rPr>
          <w:rFonts w:ascii="Arial" w:hAnsi="Arial" w:cs="Arial"/>
          <w:noProof/>
          <w:sz w:val="20"/>
          <w:szCs w:val="20"/>
        </w:rPr>
        <w:t>(Sato and Kiyono 2012)</w:t>
      </w:r>
      <w:r w:rsidR="000C03D5">
        <w:rPr>
          <w:rFonts w:ascii="Arial" w:hAnsi="Arial" w:cs="Arial"/>
          <w:sz w:val="20"/>
          <w:szCs w:val="20"/>
        </w:rPr>
        <w:fldChar w:fldCharType="end"/>
      </w:r>
      <w:r w:rsidR="00C67E1D">
        <w:rPr>
          <w:rFonts w:ascii="Arial" w:hAnsi="Arial" w:cs="Arial"/>
          <w:sz w:val="20"/>
          <w:szCs w:val="20"/>
        </w:rPr>
        <w:t>. (look for lit for this)</w:t>
      </w:r>
    </w:p>
    <w:p w14:paraId="42E7C9CE" w14:textId="2D0B5375"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sidR="00C67E1D">
        <w:rPr>
          <w:rFonts w:ascii="Arial" w:hAnsi="Arial" w:cs="Arial"/>
          <w:sz w:val="20"/>
          <w:szCs w:val="20"/>
        </w:rPr>
        <w:t xml:space="preserve"> </w:t>
      </w:r>
      <w:commentRangeStart w:id="17"/>
      <w:commentRangeStart w:id="18"/>
      <w:r w:rsidR="00C67E1D">
        <w:rPr>
          <w:rFonts w:ascii="Arial" w:hAnsi="Arial" w:cs="Arial"/>
          <w:sz w:val="20"/>
          <w:szCs w:val="20"/>
        </w:rPr>
        <w:t>viruses</w:t>
      </w:r>
      <w:r w:rsidRPr="00AA6AB3">
        <w:rPr>
          <w:rFonts w:ascii="Arial" w:hAnsi="Arial" w:cs="Arial"/>
          <w:sz w:val="20"/>
          <w:szCs w:val="20"/>
        </w:rPr>
        <w:t xml:space="preserve"> with primary neuronal tropism </w:t>
      </w:r>
      <w:r w:rsidR="00C67E1D">
        <w:rPr>
          <w:rFonts w:ascii="Arial" w:hAnsi="Arial" w:cs="Arial"/>
          <w:sz w:val="20"/>
          <w:szCs w:val="20"/>
        </w:rPr>
        <w:t xml:space="preserve">are </w:t>
      </w:r>
      <w:r w:rsidRPr="00AA6AB3">
        <w:rPr>
          <w:rFonts w:ascii="Arial" w:hAnsi="Arial" w:cs="Arial"/>
          <w:sz w:val="20"/>
          <w:szCs w:val="20"/>
        </w:rPr>
        <w:t xml:space="preserve">known </w:t>
      </w:r>
      <w:r w:rsidR="00C67E1D">
        <w:rPr>
          <w:rFonts w:ascii="Arial" w:hAnsi="Arial" w:cs="Arial"/>
          <w:sz w:val="20"/>
          <w:szCs w:val="20"/>
        </w:rPr>
        <w:t xml:space="preserve">to have a </w:t>
      </w:r>
      <w:r w:rsidRPr="00AA6AB3">
        <w:rPr>
          <w:rFonts w:ascii="Arial" w:hAnsi="Arial" w:cs="Arial"/>
          <w:sz w:val="20"/>
          <w:szCs w:val="20"/>
        </w:rPr>
        <w:t xml:space="preserve">broad host range. </w:t>
      </w:r>
      <w:r w:rsidR="00EE2A68">
        <w:rPr>
          <w:rFonts w:ascii="Arial" w:hAnsi="Arial" w:cs="Arial"/>
          <w:sz w:val="20"/>
          <w:szCs w:val="20"/>
        </w:rPr>
        <w:t>The n</w:t>
      </w:r>
      <w:r w:rsidR="00EE2A68" w:rsidRPr="006A5F35">
        <w:rPr>
          <w:rFonts w:ascii="Arial" w:hAnsi="Arial" w:cs="Arial"/>
          <w:sz w:val="20"/>
          <w:szCs w:val="20"/>
        </w:rPr>
        <w:t xml:space="preserve">eurological cluster </w:t>
      </w:r>
      <w:r w:rsidR="00EE2A68">
        <w:rPr>
          <w:rFonts w:ascii="Arial" w:hAnsi="Arial" w:cs="Arial"/>
          <w:sz w:val="20"/>
          <w:szCs w:val="20"/>
        </w:rPr>
        <w:t xml:space="preserve">of the dendrogram </w:t>
      </w:r>
      <w:r w:rsidR="00EE2A68" w:rsidRPr="006A5F35">
        <w:rPr>
          <w:rFonts w:ascii="Arial" w:hAnsi="Arial" w:cs="Arial"/>
          <w:sz w:val="20"/>
          <w:szCs w:val="20"/>
        </w:rPr>
        <w:t>featur</w:t>
      </w:r>
      <w:r w:rsidR="00EE2A68">
        <w:rPr>
          <w:rFonts w:ascii="Arial" w:hAnsi="Arial" w:cs="Arial"/>
          <w:sz w:val="20"/>
          <w:szCs w:val="20"/>
        </w:rPr>
        <w:t>ed</w:t>
      </w:r>
      <w:r w:rsidR="00EE2A68" w:rsidRPr="006A5F35">
        <w:rPr>
          <w:rFonts w:ascii="Arial" w:hAnsi="Arial" w:cs="Arial"/>
          <w:sz w:val="20"/>
          <w:szCs w:val="20"/>
        </w:rPr>
        <w:t xml:space="preserve"> more variety in terms of hosts and </w:t>
      </w:r>
      <w:r w:rsidR="00EE2A68" w:rsidRPr="006A5F35">
        <w:rPr>
          <w:rFonts w:ascii="Arial" w:hAnsi="Arial" w:cs="Arial"/>
          <w:sz w:val="20"/>
          <w:szCs w:val="20"/>
        </w:rPr>
        <w:t>viruses</w:t>
      </w:r>
      <w:r w:rsidR="00EE2A68">
        <w:rPr>
          <w:rFonts w:ascii="Arial" w:hAnsi="Arial" w:cs="Arial"/>
          <w:sz w:val="20"/>
          <w:szCs w:val="20"/>
        </w:rPr>
        <w:t xml:space="preserve"> than other </w:t>
      </w:r>
      <w:proofErr w:type="spellStart"/>
      <w:r w:rsidR="00EE2A68">
        <w:rPr>
          <w:rFonts w:ascii="Arial" w:hAnsi="Arial" w:cs="Arial"/>
          <w:sz w:val="20"/>
          <w:szCs w:val="20"/>
        </w:rPr>
        <w:t>clusters</w:t>
      </w:r>
      <w:r w:rsidR="00EE2A68" w:rsidRPr="006A5F35">
        <w:rPr>
          <w:rFonts w:ascii="Arial" w:hAnsi="Arial" w:cs="Arial"/>
          <w:sz w:val="20"/>
          <w:szCs w:val="20"/>
        </w:rPr>
        <w:t>.</w:t>
      </w:r>
      <w:r w:rsidR="00A83448">
        <w:rPr>
          <w:rFonts w:ascii="Arial" w:hAnsi="Arial" w:cs="Arial"/>
          <w:sz w:val="20"/>
          <w:szCs w:val="20"/>
        </w:rPr>
        <w:t>The</w:t>
      </w:r>
      <w:proofErr w:type="spellEnd"/>
      <w:r w:rsidR="00A83448">
        <w:rPr>
          <w:rFonts w:ascii="Arial" w:hAnsi="Arial" w:cs="Arial"/>
          <w:sz w:val="20"/>
          <w:szCs w:val="20"/>
        </w:rPr>
        <w:t xml:space="preserve"> receptor for rabies virus and possibly other lyssa viruses </w:t>
      </w:r>
      <w:r w:rsidR="00C67E1D">
        <w:rPr>
          <w:rFonts w:ascii="Arial" w:hAnsi="Arial" w:cs="Arial"/>
          <w:sz w:val="20"/>
          <w:szCs w:val="20"/>
        </w:rPr>
        <w:t xml:space="preserve">is </w:t>
      </w:r>
      <w:r w:rsidR="00A83448">
        <w:rPr>
          <w:rFonts w:ascii="Arial" w:hAnsi="Arial" w:cs="Arial"/>
          <w:sz w:val="20"/>
          <w:szCs w:val="20"/>
        </w:rPr>
        <w:t xml:space="preserve">the nicotinic acetylcholine receptor </w:t>
      </w:r>
      <w:r w:rsidR="00C67E1D">
        <w:rPr>
          <w:rFonts w:ascii="Arial" w:hAnsi="Arial" w:cs="Arial"/>
          <w:sz w:val="20"/>
          <w:szCs w:val="20"/>
        </w:rPr>
        <w:t xml:space="preserve">which </w:t>
      </w:r>
      <w:r w:rsidR="00A83448">
        <w:rPr>
          <w:rFonts w:ascii="Arial" w:hAnsi="Arial" w:cs="Arial"/>
          <w:sz w:val="20"/>
          <w:szCs w:val="20"/>
        </w:rPr>
        <w:t xml:space="preserve">is widely conserved between mammalian </w:t>
      </w:r>
      <w:r w:rsidR="00A83448" w:rsidRPr="00A83448">
        <w:rPr>
          <w:rFonts w:ascii="Arial" w:hAnsi="Arial" w:cs="Arial"/>
          <w:sz w:val="20"/>
          <w:szCs w:val="20"/>
        </w:rPr>
        <w:t>species</w:t>
      </w:r>
      <w:r w:rsidRPr="00A83448">
        <w:rPr>
          <w:rFonts w:ascii="Arial" w:hAnsi="Arial" w:cs="Arial"/>
          <w:sz w:val="20"/>
          <w:szCs w:val="20"/>
        </w:rPr>
        <w:t>.</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00A83448" w:rsidRPr="00A83448">
        <w:rPr>
          <w:rFonts w:ascii="Arial" w:hAnsi="Arial" w:cs="Arial"/>
          <w:sz w:val="20"/>
          <w:szCs w:val="20"/>
        </w:rPr>
        <w:t xml:space="preserve"> This fe</w:t>
      </w:r>
      <w:r w:rsidR="00A83448" w:rsidRPr="00C67E1D">
        <w:rPr>
          <w:rFonts w:ascii="Arial" w:hAnsi="Arial" w:cs="Arial"/>
          <w:sz w:val="20"/>
          <w:szCs w:val="20"/>
        </w:rPr>
        <w:t xml:space="preserve">ature of the </w:t>
      </w:r>
      <w:r w:rsidR="002D2C53" w:rsidRPr="00C67E1D">
        <w:rPr>
          <w:rFonts w:ascii="Arial" w:hAnsi="Arial" w:cs="Arial"/>
          <w:sz w:val="20"/>
          <w:szCs w:val="20"/>
        </w:rPr>
        <w:t>pathogenesis</w:t>
      </w:r>
      <w:r w:rsidR="00A83448" w:rsidRPr="00C67E1D">
        <w:rPr>
          <w:rFonts w:ascii="Arial" w:hAnsi="Arial" w:cs="Arial"/>
          <w:sz w:val="20"/>
          <w:szCs w:val="20"/>
        </w:rPr>
        <w:t xml:space="preserve"> of this virus helps to explain its broad host range and ease of </w:t>
      </w:r>
      <w:r w:rsidR="002D2C53" w:rsidRPr="00C67E1D">
        <w:rPr>
          <w:rFonts w:ascii="Arial" w:hAnsi="Arial" w:cs="Arial"/>
          <w:sz w:val="20"/>
          <w:szCs w:val="20"/>
        </w:rPr>
        <w:t>transmission</w:t>
      </w:r>
      <w:r w:rsidR="00A83448" w:rsidRPr="00C67E1D">
        <w:rPr>
          <w:rFonts w:ascii="Arial" w:hAnsi="Arial" w:cs="Arial"/>
          <w:sz w:val="20"/>
          <w:szCs w:val="20"/>
        </w:rPr>
        <w:t xml:space="preserve"> into novel species.</w:t>
      </w:r>
      <w:commentRangeEnd w:id="17"/>
      <w:r w:rsidR="00A94849">
        <w:rPr>
          <w:rStyle w:val="CommentReference"/>
          <w:rFonts w:asciiTheme="minorHAnsi" w:eastAsiaTheme="minorHAnsi" w:hAnsiTheme="minorHAnsi" w:cstheme="minorBidi"/>
        </w:rPr>
        <w:commentReference w:id="17"/>
      </w:r>
      <w:commentRangeEnd w:id="18"/>
      <w:r w:rsidR="00A94849">
        <w:rPr>
          <w:rStyle w:val="CommentReference"/>
          <w:rFonts w:asciiTheme="minorHAnsi" w:eastAsiaTheme="minorHAnsi" w:hAnsiTheme="minorHAnsi" w:cstheme="minorBidi"/>
        </w:rPr>
        <w:commentReference w:id="18"/>
      </w:r>
      <w:r w:rsidR="00EE2A68" w:rsidRPr="00EE2A68">
        <w:rPr>
          <w:rFonts w:ascii="Arial" w:hAnsi="Arial" w:cs="Arial"/>
          <w:sz w:val="20"/>
          <w:szCs w:val="20"/>
        </w:rPr>
        <w:t xml:space="preserve"> </w:t>
      </w:r>
    </w:p>
    <w:p w14:paraId="6EE21E8C" w14:textId="7490C11D" w:rsidR="00B04025" w:rsidRPr="00C67E1D" w:rsidRDefault="00F15805" w:rsidP="00B04025">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Despite being associated with cross species </w:t>
      </w:r>
      <w:r w:rsidR="002D2C53">
        <w:rPr>
          <w:rFonts w:ascii="Arial" w:hAnsi="Arial" w:cs="Arial"/>
          <w:sz w:val="20"/>
          <w:szCs w:val="20"/>
        </w:rPr>
        <w:t>transmission</w:t>
      </w:r>
      <w:r>
        <w:rPr>
          <w:rFonts w:ascii="Arial" w:hAnsi="Arial" w:cs="Arial"/>
          <w:sz w:val="20"/>
          <w:szCs w:val="20"/>
        </w:rPr>
        <w:t xml:space="preserve"> events causing severe illness, such as </w:t>
      </w:r>
      <w:r w:rsidR="002D2C53">
        <w:rPr>
          <w:rFonts w:ascii="Arial" w:hAnsi="Arial" w:cs="Arial"/>
          <w:sz w:val="20"/>
          <w:szCs w:val="20"/>
        </w:rPr>
        <w:t>hemorrhagic</w:t>
      </w:r>
      <w:r>
        <w:rPr>
          <w:rFonts w:ascii="Arial" w:hAnsi="Arial" w:cs="Arial"/>
          <w:sz w:val="20"/>
          <w:szCs w:val="20"/>
        </w:rPr>
        <w:t xml:space="preserve"> fever viruses, endotheliotropic viruses there were not </w:t>
      </w:r>
      <w:r w:rsidR="002D2C53">
        <w:rPr>
          <w:rFonts w:ascii="Arial" w:hAnsi="Arial" w:cs="Arial"/>
          <w:sz w:val="20"/>
          <w:szCs w:val="20"/>
        </w:rPr>
        <w:t>many</w:t>
      </w:r>
      <w:r>
        <w:rPr>
          <w:rFonts w:ascii="Arial" w:hAnsi="Arial" w:cs="Arial"/>
          <w:sz w:val="20"/>
          <w:szCs w:val="20"/>
        </w:rPr>
        <w:t xml:space="preserve"> records with endothelial pathology and there wasn’t a strong </w:t>
      </w:r>
      <w:r w:rsidR="002D2C53">
        <w:rPr>
          <w:rFonts w:ascii="Arial" w:hAnsi="Arial" w:cs="Arial"/>
          <w:sz w:val="20"/>
          <w:szCs w:val="20"/>
        </w:rPr>
        <w:t>correspondence</w:t>
      </w:r>
      <w:r>
        <w:rPr>
          <w:rFonts w:ascii="Arial" w:hAnsi="Arial" w:cs="Arial"/>
          <w:sz w:val="20"/>
          <w:szCs w:val="20"/>
        </w:rPr>
        <w:t xml:space="preserve"> with anything. This may be due to the difficulty in accessing </w:t>
      </w:r>
      <w:r w:rsidR="002D2C53">
        <w:rPr>
          <w:rFonts w:ascii="Arial" w:hAnsi="Arial" w:cs="Arial"/>
          <w:sz w:val="20"/>
          <w:szCs w:val="20"/>
        </w:rPr>
        <w:t>this receptor.</w:t>
      </w:r>
      <w:r w:rsidR="00B04025" w:rsidRPr="00AA6AB3">
        <w:rPr>
          <w:rFonts w:ascii="Arial" w:hAnsi="Arial" w:cs="Arial"/>
          <w:sz w:val="20"/>
          <w:szCs w:val="20"/>
        </w:rPr>
        <w:t xml:space="preserve"> </w:t>
      </w:r>
    </w:p>
    <w:p w14:paraId="798C86C2" w14:textId="05C1EA2F" w:rsidR="00857E62" w:rsidRPr="00C67E1D" w:rsidRDefault="00F15805"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Lymphoid tropism was associated with viruses categorized as not_zoontoic. This greater host range may be related to </w:t>
      </w:r>
      <w:r w:rsidR="002D2C53" w:rsidRPr="00C67E1D">
        <w:rPr>
          <w:rFonts w:ascii="Arial" w:hAnsi="Arial" w:cs="Arial"/>
          <w:sz w:val="20"/>
          <w:szCs w:val="20"/>
        </w:rPr>
        <w:t>c</w:t>
      </w:r>
      <w:r w:rsidRPr="00C67E1D">
        <w:rPr>
          <w:rFonts w:ascii="Arial" w:hAnsi="Arial" w:cs="Arial"/>
          <w:sz w:val="20"/>
          <w:szCs w:val="20"/>
        </w:rPr>
        <w:t>o</w:t>
      </w:r>
      <w:r w:rsidR="002D2C53" w:rsidRPr="00C67E1D">
        <w:rPr>
          <w:rFonts w:ascii="Arial" w:hAnsi="Arial" w:cs="Arial"/>
          <w:sz w:val="20"/>
          <w:szCs w:val="20"/>
        </w:rPr>
        <w:t>-</w:t>
      </w:r>
      <w:r w:rsidRPr="00C67E1D">
        <w:rPr>
          <w:rFonts w:ascii="Arial" w:hAnsi="Arial" w:cs="Arial"/>
          <w:sz w:val="20"/>
          <w:szCs w:val="20"/>
        </w:rPr>
        <w:t xml:space="preserve">opting the host immune system to bypass some of these interspecific barriers or perhaps there </w:t>
      </w:r>
      <w:r w:rsidR="002D2C53" w:rsidRPr="00C67E1D">
        <w:rPr>
          <w:rFonts w:ascii="Arial" w:hAnsi="Arial" w:cs="Arial"/>
          <w:sz w:val="20"/>
          <w:szCs w:val="20"/>
        </w:rPr>
        <w:t>may be</w:t>
      </w:r>
      <w:r w:rsidRPr="00C67E1D">
        <w:rPr>
          <w:rFonts w:ascii="Arial" w:hAnsi="Arial" w:cs="Arial"/>
          <w:sz w:val="20"/>
          <w:szCs w:val="20"/>
        </w:rPr>
        <w:t xml:space="preserve"> conserved immunological virus receptors between </w:t>
      </w:r>
      <w:r w:rsidR="002D2C53" w:rsidRPr="00C67E1D">
        <w:rPr>
          <w:rFonts w:ascii="Arial" w:hAnsi="Arial" w:cs="Arial"/>
          <w:sz w:val="20"/>
          <w:szCs w:val="20"/>
        </w:rPr>
        <w:t>species.</w:t>
      </w:r>
    </w:p>
    <w:p w14:paraId="6F1DDDDB" w14:textId="6A64E1CB" w:rsidR="00304735" w:rsidRPr="00C67E1D" w:rsidRDefault="002D2C53"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w:t>
      </w:r>
      <w:r w:rsidR="00C67E1D" w:rsidRPr="00C67E1D">
        <w:rPr>
          <w:rFonts w:ascii="Arial" w:hAnsi="Arial" w:cs="Arial"/>
          <w:sz w:val="20"/>
          <w:szCs w:val="20"/>
        </w:rPr>
        <w:t xml:space="preserve">, which are likely not important to overall trends in pathogenesis but highlight the importance of </w:t>
      </w:r>
      <w:proofErr w:type="gramStart"/>
      <w:r w:rsidR="00C67E1D" w:rsidRPr="00C67E1D">
        <w:rPr>
          <w:rFonts w:ascii="Arial" w:hAnsi="Arial" w:cs="Arial"/>
          <w:sz w:val="20"/>
          <w:szCs w:val="20"/>
        </w:rPr>
        <w:t>referring back</w:t>
      </w:r>
      <w:proofErr w:type="gramEnd"/>
      <w:r w:rsidR="00C67E1D" w:rsidRPr="00C67E1D">
        <w:rPr>
          <w:rFonts w:ascii="Arial" w:hAnsi="Arial" w:cs="Arial"/>
          <w:sz w:val="20"/>
          <w:szCs w:val="20"/>
        </w:rPr>
        <w:t xml:space="preserve"> to the actual data when interpreting MCA.</w:t>
      </w:r>
    </w:p>
    <w:p w14:paraId="5C32A9EB" w14:textId="3AE561B8" w:rsidR="00A43FAB" w:rsidRPr="006A5F35" w:rsidRDefault="00EE2A68" w:rsidP="00A43FAB">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In the hierarchical cluster analysis, whilst there was some clustering based on viral phylogeny, this was not strict, with some phylogenetically related </w:t>
      </w:r>
      <w:r w:rsidR="00391A9A">
        <w:rPr>
          <w:rFonts w:ascii="Arial" w:hAnsi="Arial" w:cs="Arial"/>
          <w:sz w:val="20"/>
          <w:szCs w:val="20"/>
        </w:rPr>
        <w:t>viruses</w:t>
      </w:r>
      <w:r>
        <w:rPr>
          <w:rFonts w:ascii="Arial" w:hAnsi="Arial" w:cs="Arial"/>
          <w:sz w:val="20"/>
          <w:szCs w:val="20"/>
        </w:rPr>
        <w:t xml:space="preserve"> not clustering together but instead clustering based on the pathology induced. With the HCA i</w:t>
      </w:r>
      <w:r w:rsidR="00A43FAB" w:rsidRPr="006A5F35">
        <w:rPr>
          <w:rFonts w:ascii="Arial" w:hAnsi="Arial" w:cs="Arial"/>
          <w:sz w:val="20"/>
          <w:szCs w:val="20"/>
        </w:rPr>
        <w:t xml:space="preserve">t is interesting to note that there are still </w:t>
      </w:r>
      <w:proofErr w:type="gramStart"/>
      <w:r w:rsidR="00A43FAB" w:rsidRPr="006A5F35">
        <w:rPr>
          <w:rFonts w:ascii="Arial" w:hAnsi="Arial" w:cs="Arial"/>
          <w:sz w:val="20"/>
          <w:szCs w:val="20"/>
        </w:rPr>
        <w:t>a number of</w:t>
      </w:r>
      <w:proofErr w:type="gramEnd"/>
      <w:r w:rsidR="00A43FAB" w:rsidRPr="006A5F35">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w:t>
      </w:r>
    </w:p>
    <w:p w14:paraId="6F4895CE" w14:textId="345ACD01" w:rsidR="006A5F35" w:rsidRDefault="00A53E60" w:rsidP="00AA6AB3">
      <w:pPr>
        <w:pStyle w:val="NormalWeb"/>
        <w:spacing w:before="180" w:beforeAutospacing="0" w:after="180" w:afterAutospacing="0" w:line="480" w:lineRule="auto"/>
        <w:rPr>
          <w:rFonts w:ascii="Arial" w:hAnsi="Arial" w:cs="Arial"/>
          <w:b/>
          <w:bCs/>
          <w:i/>
          <w:iCs/>
          <w:sz w:val="20"/>
          <w:szCs w:val="20"/>
          <w:u w:val="single"/>
        </w:rPr>
      </w:pPr>
      <w:r w:rsidRPr="005358B6">
        <w:rPr>
          <w:rFonts w:ascii="Arial" w:hAnsi="Arial" w:cs="Arial"/>
          <w:sz w:val="20"/>
          <w:szCs w:val="20"/>
        </w:rPr>
        <w:t xml:space="preserve">There are two main points to take from this study. </w:t>
      </w:r>
      <w:r w:rsidR="005358B6" w:rsidRPr="005358B6">
        <w:rPr>
          <w:rFonts w:ascii="Arial" w:hAnsi="Arial" w:cs="Arial"/>
          <w:sz w:val="20"/>
          <w:szCs w:val="20"/>
        </w:rPr>
        <w:t xml:space="preserve">Firstly, there appear to be trends in pathological data which correspond to certain types of spillover event that merits further study in this area. </w:t>
      </w:r>
      <w:r w:rsidR="005358B6">
        <w:rPr>
          <w:rFonts w:ascii="Arial" w:hAnsi="Arial" w:cs="Arial"/>
          <w:sz w:val="20"/>
          <w:szCs w:val="20"/>
        </w:rPr>
        <w:t>Secondly, t</w:t>
      </w:r>
      <w:r w:rsidR="005358B6" w:rsidRPr="00DB752E">
        <w:rPr>
          <w:rFonts w:ascii="Arial" w:hAnsi="Arial" w:cs="Arial"/>
          <w:sz w:val="20"/>
          <w:szCs w:val="20"/>
        </w:rPr>
        <w:t>he current absence of high-quality data makes this area difficult to further analyze and calls for more collaboration and focused efforts amongst the scientific community to identify receptors which may be indicative of spillover risk.</w:t>
      </w: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14B2374F" w14:textId="77777777" w:rsidR="009E56F6" w:rsidRDefault="009E56F6" w:rsidP="009E56F6">
      <w:pPr>
        <w:pStyle w:val="Heading1"/>
        <w:shd w:val="clear" w:color="auto" w:fill="FFFFFF"/>
        <w:rPr>
          <w:rFonts w:ascii="Arial" w:hAnsi="Arial" w:cs="Arial"/>
          <w:color w:val="333132"/>
        </w:rPr>
      </w:pPr>
      <w:r>
        <w:rPr>
          <w:rFonts w:ascii="Arial" w:hAnsi="Arial" w:cs="Arial"/>
          <w:color w:val="333132"/>
        </w:rPr>
        <w:t>Cellular and immunological mechanisms influence host-adapted phenotypes in a vector-borne microparasite</w:t>
      </w:r>
    </w:p>
    <w:p w14:paraId="1400986F"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r>
        <w:rPr>
          <w:rFonts w:ascii="Arial" w:hAnsi="Arial" w:cs="Arial"/>
          <w:sz w:val="20"/>
          <w:szCs w:val="20"/>
        </w:rPr>
        <w:fldChar w:fldCharType="begin">
          <w:fldData xml:space="preserve">PEVuZE5vdGU+PENpdGU+PEF1dGhvcj5MaW48L0F1dGhvcj48WWVhcj4yMDIyPC9ZZWFyPjxSZWNO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MaW48L0F1dGhvcj48WWVhcj4yMDIyPC9ZZWFyPjxSZWNO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Pr>
          <w:rFonts w:ascii="Arial" w:hAnsi="Arial" w:cs="Arial"/>
          <w:noProof/>
          <w:sz w:val="20"/>
          <w:szCs w:val="20"/>
        </w:rPr>
        <w:t>(Lin et al. 2022)</w:t>
      </w:r>
      <w:r>
        <w:rPr>
          <w:rFonts w:ascii="Arial" w:hAnsi="Arial" w:cs="Arial"/>
          <w:sz w:val="20"/>
          <w:szCs w:val="20"/>
        </w:rPr>
        <w:fldChar w:fldCharType="end"/>
      </w:r>
    </w:p>
    <w:p w14:paraId="75E49FC8"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p>
    <w:p w14:paraId="5ED2A41B" w14:textId="77777777" w:rsidR="009E56F6" w:rsidRPr="00AA6AB3" w:rsidRDefault="009E56F6" w:rsidP="009E56F6">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AA6AB3">
        <w:rPr>
          <w:rFonts w:ascii="Arial" w:eastAsia="Times New Roman" w:hAnsi="Arial" w:cs="Arial"/>
          <w:b/>
          <w:bCs/>
          <w:color w:val="212121"/>
          <w:kern w:val="36"/>
          <w:sz w:val="20"/>
          <w:szCs w:val="20"/>
        </w:rPr>
        <w:t xml:space="preserve">Tissue Tropisms of Avian Influenza A Viruses Affect Their Spillovers from Wild Birds to Pigs </w: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 </w:instrTex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DATA </w:instrText>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end"/>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separate"/>
      </w:r>
      <w:r w:rsidRPr="00AA6AB3">
        <w:rPr>
          <w:rFonts w:ascii="Arial" w:eastAsia="Times New Roman" w:hAnsi="Arial" w:cs="Arial"/>
          <w:b/>
          <w:bCs/>
          <w:noProof/>
          <w:color w:val="212121"/>
          <w:kern w:val="36"/>
          <w:sz w:val="20"/>
          <w:szCs w:val="20"/>
        </w:rPr>
        <w:t>(Zhang et al. 2020)</w:t>
      </w:r>
      <w:r w:rsidRPr="00AA6AB3">
        <w:rPr>
          <w:rFonts w:ascii="Arial" w:eastAsia="Times New Roman" w:hAnsi="Arial" w:cs="Arial"/>
          <w:b/>
          <w:bCs/>
          <w:color w:val="212121"/>
          <w:kern w:val="36"/>
          <w:sz w:val="20"/>
          <w:szCs w:val="20"/>
        </w:rPr>
        <w:fldChar w:fldCharType="end"/>
      </w:r>
    </w:p>
    <w:p w14:paraId="51EE81BD" w14:textId="77777777" w:rsidR="009E56F6" w:rsidRPr="00AA6AB3" w:rsidRDefault="009E56F6" w:rsidP="009E56F6">
      <w:pPr>
        <w:pStyle w:val="Heading1"/>
        <w:spacing w:before="0" w:beforeAutospacing="0" w:after="225" w:afterAutospacing="0" w:line="480" w:lineRule="auto"/>
        <w:rPr>
          <w:rFonts w:ascii="Arial" w:hAnsi="Arial" w:cs="Arial"/>
          <w:color w:val="1A1A1A"/>
          <w:sz w:val="20"/>
          <w:szCs w:val="20"/>
        </w:rPr>
      </w:pPr>
      <w:r w:rsidRPr="00AA6AB3">
        <w:rPr>
          <w:rFonts w:ascii="Arial" w:hAnsi="Arial" w:cs="Arial"/>
          <w:color w:val="1A1A1A"/>
          <w:sz w:val="20"/>
          <w:szCs w:val="20"/>
        </w:rPr>
        <w:t>Sialic Acid Receptors: The Key to Solving the Enigma of Zoonotic Virus Spillover</w:t>
      </w:r>
    </w:p>
    <w:p w14:paraId="45F41902"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Kuchipudi et al. 2021)</w:t>
      </w:r>
      <w:r w:rsidRPr="00AA6AB3">
        <w:rPr>
          <w:rFonts w:ascii="Arial" w:hAnsi="Arial" w:cs="Arial"/>
          <w:sz w:val="20"/>
          <w:szCs w:val="20"/>
        </w:rPr>
        <w:fldChar w:fldCharType="end"/>
      </w:r>
    </w:p>
    <w:p w14:paraId="40704A67" w14:textId="77777777" w:rsidR="009E56F6" w:rsidRPr="00AA6AB3" w:rsidRDefault="009E56F6" w:rsidP="009E56F6">
      <w:pPr>
        <w:pStyle w:val="Heading1"/>
        <w:shd w:val="clear" w:color="auto" w:fill="FFFFFF"/>
        <w:spacing w:before="0" w:beforeAutospacing="0" w:after="0" w:afterAutospacing="0" w:line="480" w:lineRule="auto"/>
        <w:rPr>
          <w:rFonts w:ascii="Arial" w:hAnsi="Arial" w:cs="Arial"/>
          <w:color w:val="0B0B0B"/>
          <w:sz w:val="20"/>
          <w:szCs w:val="20"/>
        </w:rPr>
      </w:pPr>
      <w:r w:rsidRPr="00AA6AB3">
        <w:rPr>
          <w:rFonts w:ascii="Arial" w:hAnsi="Arial" w:cs="Arial"/>
          <w:color w:val="0B0B0B"/>
          <w:sz w:val="20"/>
          <w:szCs w:val="20"/>
        </w:rPr>
        <w:lastRenderedPageBreak/>
        <w:t>Virulence mismatches in index hosts shape the outcomes of cross-species transmission</w:t>
      </w:r>
    </w:p>
    <w:p w14:paraId="2EE321BE"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Mollentze et al. 2020)</w:t>
      </w:r>
      <w:r w:rsidRPr="00AA6AB3">
        <w:rPr>
          <w:rFonts w:ascii="Arial" w:hAnsi="Arial" w:cs="Arial"/>
          <w:sz w:val="20"/>
          <w:szCs w:val="20"/>
        </w:rPr>
        <w:fldChar w:fldCharType="end"/>
      </w:r>
    </w:p>
    <w:p w14:paraId="5A924512"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p>
    <w:p w14:paraId="3870B595"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hyperlink r:id="rId31" w:history="1">
        <w:r w:rsidRPr="00AA6AB3">
          <w:rPr>
            <w:rStyle w:val="Hyperlink"/>
            <w:rFonts w:ascii="Arial" w:hAnsi="Arial" w:cs="Arial"/>
            <w:color w:val="205493"/>
            <w:sz w:val="20"/>
            <w:szCs w:val="20"/>
            <w:shd w:val="clear" w:color="auto" w:fill="FFFFFF"/>
          </w:rPr>
          <w:t>Ecology, evolution, and </w:t>
        </w:r>
        <w:r w:rsidRPr="00AA6AB3">
          <w:rPr>
            <w:rStyle w:val="Hyperlink"/>
            <w:rFonts w:ascii="Arial" w:hAnsi="Arial" w:cs="Arial"/>
            <w:b/>
            <w:bCs/>
            <w:color w:val="205493"/>
            <w:sz w:val="20"/>
            <w:szCs w:val="20"/>
            <w:shd w:val="clear" w:color="auto" w:fill="FFFFFF"/>
          </w:rPr>
          <w:t>spillover</w:t>
        </w:r>
        <w:r w:rsidRPr="00AA6AB3">
          <w:rPr>
            <w:rStyle w:val="Hyperlink"/>
            <w:rFonts w:ascii="Arial" w:hAnsi="Arial" w:cs="Arial"/>
            <w:color w:val="205493"/>
            <w:sz w:val="20"/>
            <w:szCs w:val="20"/>
            <w:shd w:val="clear" w:color="auto" w:fill="FFFFFF"/>
          </w:rPr>
          <w:t> of coronaviruses from bats.</w:t>
        </w:r>
      </w:hyperlink>
      <w:r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Ruiz-Aravena et al. 2022)</w:t>
      </w:r>
      <w:r w:rsidRPr="00AA6AB3">
        <w:rPr>
          <w:rFonts w:ascii="Arial" w:hAnsi="Arial" w:cs="Arial"/>
          <w:sz w:val="20"/>
          <w:szCs w:val="20"/>
        </w:rPr>
        <w:fldChar w:fldCharType="end"/>
      </w:r>
    </w:p>
    <w:p w14:paraId="56F2DA23" w14:textId="77777777" w:rsidR="009E56F6" w:rsidRPr="00AA6AB3" w:rsidRDefault="009E56F6" w:rsidP="009E56F6">
      <w:pPr>
        <w:pStyle w:val="NormalWeb"/>
        <w:spacing w:before="180" w:beforeAutospacing="0" w:after="180" w:afterAutospacing="0" w:line="480" w:lineRule="auto"/>
        <w:rPr>
          <w:rFonts w:ascii="Arial" w:hAnsi="Arial" w:cs="Arial"/>
          <w:sz w:val="20"/>
          <w:szCs w:val="20"/>
        </w:rPr>
      </w:pPr>
    </w:p>
    <w:p w14:paraId="62979BE2" w14:textId="77777777" w:rsidR="001B2C0A" w:rsidRDefault="001B2C0A" w:rsidP="001B2C0A">
      <w:pPr>
        <w:pStyle w:val="Heading1"/>
        <w:shd w:val="clear" w:color="auto" w:fill="FFFFFF"/>
        <w:spacing w:before="0" w:beforeAutospacing="0" w:after="135" w:afterAutospacing="0" w:line="405" w:lineRule="atLeast"/>
        <w:rPr>
          <w:rFonts w:ascii="Open Sans" w:hAnsi="Open Sans" w:cs="Open Sans"/>
          <w:color w:val="202020"/>
          <w:sz w:val="39"/>
          <w:szCs w:val="39"/>
        </w:rPr>
      </w:pPr>
      <w:r>
        <w:rPr>
          <w:rFonts w:ascii="Open Sans" w:hAnsi="Open Sans" w:cs="Open Sans"/>
          <w:color w:val="202020"/>
          <w:sz w:val="39"/>
          <w:szCs w:val="39"/>
        </w:rPr>
        <w:t>The Evolution and Genetics of Virus Host Shifts</w:t>
      </w:r>
    </w:p>
    <w:p w14:paraId="7FA54AD1" w14:textId="53DA8CEE" w:rsidR="008104FE" w:rsidRDefault="001B2C0A"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fldChar w:fldCharType="begin"/>
      </w:r>
      <w:r>
        <w:rPr>
          <w:rFonts w:ascii="Arial" w:hAnsi="Arial" w:cs="Arial"/>
          <w:b/>
          <w:bCs/>
          <w:sz w:val="20"/>
          <w:szCs w:val="20"/>
        </w:rPr>
        <w:instrText xml:space="preserve"> ADDIN EN.CITE &lt;EndNote&gt;&lt;Cite&gt;&lt;Author&gt;Longdon&lt;/Author&gt;&lt;Year&gt;2014&lt;/Year&gt;&lt;RecNum&gt;7641&lt;/RecNum&gt;&lt;DisplayText&gt;(Longdon et al. 2014)&lt;/DisplayText&gt;&lt;record&gt;&lt;rec-number&gt;7641&lt;/rec-number&gt;&lt;foreign-keys&gt;&lt;key app="EN" db-id="pv99xppxsftrpnevsxkp0tvm950xsdp9wz2x" timestamp="1667052249"&gt;7641&lt;/key&gt;&lt;/foreign-keys&gt;&lt;ref-type name="Journal Article"&gt;17&lt;/ref-type&gt;&lt;contributors&gt;&lt;authors&gt;&lt;author&gt;Longdon, B.&lt;/author&gt;&lt;author&gt;Brockhurst, M. A.&lt;/author&gt;&lt;author&gt;Russell, C. A.&lt;/author&gt;&lt;author&gt;Welch, J. J.&lt;/author&gt;&lt;author&gt;Jiggins, F. M.&lt;/author&gt;&lt;/authors&gt;&lt;/contributors&gt;&lt;auth-address&gt;Department of Genetics, University of Cambridge, Cambridge, United Kingdom.&amp;#xD;Department of Biology, University of York, York, United Kingdom.&amp;#xD;Department of Veterinary Medicine, University of Cambridge, Cambridge, United Kingdom.&lt;/auth-address&gt;&lt;titles&gt;&lt;title&gt;The evolution and genetics of virus host shifts&lt;/title&gt;&lt;secondary-title&gt;PLoS Pathog&lt;/secondary-title&gt;&lt;/titles&gt;&lt;periodical&gt;&lt;full-title&gt;PLoS Pathog&lt;/full-title&gt;&lt;/periodical&gt;&lt;pages&gt;e1004395&lt;/pages&gt;&lt;volume&gt;10&lt;/volume&gt;&lt;number&gt;11&lt;/number&gt;&lt;edition&gt;2014/11/07&lt;/edition&gt;&lt;keywords&gt;&lt;keyword&gt;Animals&lt;/keyword&gt;&lt;keyword&gt;*Biological Evolution&lt;/keyword&gt;&lt;keyword&gt;*Host-Pathogen Interactions/genetics/immunology&lt;/keyword&gt;&lt;keyword&gt;Humans&lt;/keyword&gt;&lt;keyword&gt;Immune Evasion/*genetics&lt;/keyword&gt;&lt;keyword&gt;*Virus Physiological Phenomena/genetics/immunology&lt;/keyword&gt;&lt;keyword&gt;*Viruses/genetics/immunology&lt;/keyword&gt;&lt;/keywords&gt;&lt;dates&gt;&lt;year&gt;2014&lt;/year&gt;&lt;pub-dates&gt;&lt;date&gt;Nov&lt;/date&gt;&lt;/pub-dates&gt;&lt;/dates&gt;&lt;isbn&gt;1553-7374 (Electronic)&amp;#xD;1553-7366 (Linking)&lt;/isbn&gt;&lt;accession-num&gt;25375777&lt;/accession-num&gt;&lt;urls&gt;&lt;related-urls&gt;&lt;url&gt;https://www.ncbi.nlm.nih.gov/pubmed/25375777&lt;/url&gt;&lt;/related-urls&gt;&lt;/urls&gt;&lt;custom2&gt;PMC4223060&lt;/custom2&gt;&lt;electronic-resource-num&gt;10.1371/journal.ppat.1004395&lt;/electronic-resource-num&gt;&lt;/record&gt;&lt;/Cite&gt;&lt;/EndNote&gt;</w:instrText>
      </w:r>
      <w:r>
        <w:rPr>
          <w:rFonts w:ascii="Arial" w:hAnsi="Arial" w:cs="Arial"/>
          <w:b/>
          <w:bCs/>
          <w:sz w:val="20"/>
          <w:szCs w:val="20"/>
        </w:rPr>
        <w:fldChar w:fldCharType="separate"/>
      </w:r>
      <w:r>
        <w:rPr>
          <w:rFonts w:ascii="Arial" w:hAnsi="Arial" w:cs="Arial"/>
          <w:b/>
          <w:bCs/>
          <w:noProof/>
          <w:sz w:val="20"/>
          <w:szCs w:val="20"/>
        </w:rPr>
        <w:t>(Longdon et al. 2014)</w:t>
      </w:r>
      <w:r>
        <w:rPr>
          <w:rFonts w:ascii="Arial" w:hAnsi="Arial" w:cs="Arial"/>
          <w:b/>
          <w:bCs/>
          <w:sz w:val="20"/>
          <w:szCs w:val="20"/>
        </w:rPr>
        <w:fldChar w:fldCharType="end"/>
      </w:r>
    </w:p>
    <w:p w14:paraId="33BA45FA" w14:textId="3315C43F" w:rsidR="008104FE" w:rsidRDefault="008104FE" w:rsidP="00AA6AB3">
      <w:pPr>
        <w:pStyle w:val="NormalWeb"/>
        <w:spacing w:before="180" w:beforeAutospacing="0" w:after="180" w:afterAutospacing="0" w:line="480" w:lineRule="auto"/>
        <w:rPr>
          <w:rFonts w:ascii="Arial" w:hAnsi="Arial" w:cs="Arial"/>
          <w:b/>
          <w:bCs/>
          <w:sz w:val="20"/>
          <w:szCs w:val="20"/>
        </w:rPr>
      </w:pPr>
    </w:p>
    <w:p w14:paraId="651665C6" w14:textId="5FF07CB9" w:rsidR="008104FE" w:rsidRDefault="008104FE" w:rsidP="00AA6AB3">
      <w:pPr>
        <w:pStyle w:val="NormalWeb"/>
        <w:spacing w:before="180" w:beforeAutospacing="0" w:after="180" w:afterAutospacing="0" w:line="480" w:lineRule="auto"/>
        <w:rPr>
          <w:rFonts w:ascii="Arial" w:hAnsi="Arial" w:cs="Arial"/>
          <w:b/>
          <w:bCs/>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651680A8" w14:textId="6DB63427" w:rsidR="008104FE" w:rsidRDefault="008104FE" w:rsidP="00AA6AB3">
      <w:pPr>
        <w:pStyle w:val="NormalWeb"/>
        <w:spacing w:before="180" w:beforeAutospacing="0" w:after="180" w:afterAutospacing="0" w:line="480" w:lineRule="auto"/>
        <w:rPr>
          <w:rFonts w:ascii="Arial" w:hAnsi="Arial" w:cs="Arial"/>
          <w:b/>
          <w:bCs/>
          <w:sz w:val="20"/>
          <w:szCs w:val="20"/>
        </w:rPr>
      </w:pPr>
    </w:p>
    <w:p w14:paraId="01FB9C28" w14:textId="67700AE4" w:rsidR="008104FE" w:rsidRDefault="008104FE" w:rsidP="00AA6AB3">
      <w:pPr>
        <w:pStyle w:val="NormalWeb"/>
        <w:spacing w:before="180" w:beforeAutospacing="0" w:after="180" w:afterAutospacing="0" w:line="480" w:lineRule="auto"/>
        <w:rPr>
          <w:rFonts w:ascii="Arial" w:hAnsi="Arial" w:cs="Arial"/>
          <w:b/>
          <w:bCs/>
          <w:sz w:val="20"/>
          <w:szCs w:val="20"/>
        </w:rPr>
      </w:pPr>
    </w:p>
    <w:p w14:paraId="505EAF22" w14:textId="1AB2FA83" w:rsidR="008104FE" w:rsidRDefault="008104FE" w:rsidP="00AA6AB3">
      <w:pPr>
        <w:pStyle w:val="NormalWeb"/>
        <w:spacing w:before="180" w:beforeAutospacing="0" w:after="180" w:afterAutospacing="0" w:line="480" w:lineRule="auto"/>
        <w:rPr>
          <w:rFonts w:ascii="Arial" w:hAnsi="Arial" w:cs="Arial"/>
          <w:b/>
          <w:bCs/>
          <w:sz w:val="20"/>
          <w:szCs w:val="20"/>
        </w:rPr>
      </w:pPr>
    </w:p>
    <w:p w14:paraId="5F414470" w14:textId="10ED2F57" w:rsidR="008104FE" w:rsidRDefault="008104FE" w:rsidP="00AA6AB3">
      <w:pPr>
        <w:pStyle w:val="NormalWeb"/>
        <w:spacing w:before="180" w:beforeAutospacing="0" w:after="180" w:afterAutospacing="0" w:line="480" w:lineRule="auto"/>
        <w:rPr>
          <w:rFonts w:ascii="Arial" w:hAnsi="Arial" w:cs="Arial"/>
          <w:b/>
          <w:bCs/>
          <w:sz w:val="20"/>
          <w:szCs w:val="20"/>
        </w:rPr>
      </w:pPr>
    </w:p>
    <w:p w14:paraId="763DE548" w14:textId="701CB66C" w:rsidR="008104FE" w:rsidRDefault="008104FE" w:rsidP="00AA6AB3">
      <w:pPr>
        <w:pStyle w:val="NormalWeb"/>
        <w:spacing w:before="180" w:beforeAutospacing="0" w:after="180" w:afterAutospacing="0" w:line="480" w:lineRule="auto"/>
        <w:rPr>
          <w:rFonts w:ascii="Arial" w:hAnsi="Arial" w:cs="Arial"/>
          <w:b/>
          <w:bCs/>
          <w:sz w:val="20"/>
          <w:szCs w:val="20"/>
        </w:rPr>
      </w:pPr>
    </w:p>
    <w:p w14:paraId="188F35D6" w14:textId="6DEA0262" w:rsidR="008104FE" w:rsidRDefault="008104FE" w:rsidP="00AA6AB3">
      <w:pPr>
        <w:pStyle w:val="NormalWeb"/>
        <w:spacing w:before="180" w:beforeAutospacing="0" w:after="180" w:afterAutospacing="0" w:line="480" w:lineRule="auto"/>
        <w:rPr>
          <w:rFonts w:ascii="Arial" w:hAnsi="Arial" w:cs="Arial"/>
          <w:b/>
          <w:bCs/>
          <w:sz w:val="20"/>
          <w:szCs w:val="20"/>
        </w:rPr>
      </w:pPr>
    </w:p>
    <w:p w14:paraId="456A5FB0" w14:textId="5995AEAC" w:rsidR="008104FE" w:rsidRDefault="008104FE" w:rsidP="00AA6AB3">
      <w:pPr>
        <w:pStyle w:val="NormalWeb"/>
        <w:spacing w:before="180" w:beforeAutospacing="0" w:after="180" w:afterAutospacing="0" w:line="480" w:lineRule="auto"/>
        <w:rPr>
          <w:rFonts w:ascii="Arial" w:hAnsi="Arial" w:cs="Arial"/>
          <w:b/>
          <w:bCs/>
          <w:sz w:val="20"/>
          <w:szCs w:val="20"/>
        </w:rPr>
      </w:pPr>
    </w:p>
    <w:p w14:paraId="5E5AF245" w14:textId="4A8E2BF7" w:rsidR="008104FE" w:rsidRDefault="008104FE" w:rsidP="00AA6AB3">
      <w:pPr>
        <w:pStyle w:val="NormalWeb"/>
        <w:spacing w:before="180" w:beforeAutospacing="0" w:after="180" w:afterAutospacing="0" w:line="480" w:lineRule="auto"/>
        <w:rPr>
          <w:rFonts w:ascii="Arial" w:hAnsi="Arial" w:cs="Arial"/>
          <w:b/>
          <w:bCs/>
          <w:sz w:val="20"/>
          <w:szCs w:val="20"/>
        </w:rPr>
      </w:pPr>
    </w:p>
    <w:p w14:paraId="4B397587" w14:textId="72086364" w:rsidR="008104FE" w:rsidRDefault="008104FE" w:rsidP="00AA6AB3">
      <w:pPr>
        <w:pStyle w:val="NormalWeb"/>
        <w:spacing w:before="180" w:beforeAutospacing="0" w:after="180" w:afterAutospacing="0" w:line="480" w:lineRule="auto"/>
        <w:rPr>
          <w:rFonts w:ascii="Arial" w:hAnsi="Arial" w:cs="Arial"/>
          <w:b/>
          <w:bCs/>
          <w:sz w:val="20"/>
          <w:szCs w:val="20"/>
        </w:rPr>
      </w:pPr>
    </w:p>
    <w:p w14:paraId="46D9EDB0" w14:textId="4A73E1A8" w:rsidR="008104FE" w:rsidRDefault="008104FE" w:rsidP="00AA6AB3">
      <w:pPr>
        <w:pStyle w:val="NormalWeb"/>
        <w:spacing w:before="180" w:beforeAutospacing="0" w:after="180" w:afterAutospacing="0" w:line="480" w:lineRule="auto"/>
        <w:rPr>
          <w:rFonts w:ascii="Arial" w:hAnsi="Arial" w:cs="Arial"/>
          <w:b/>
          <w:bCs/>
          <w:sz w:val="20"/>
          <w:szCs w:val="20"/>
        </w:rPr>
      </w:pPr>
    </w:p>
    <w:p w14:paraId="5AA4C24C" w14:textId="77777777"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lastRenderedPageBreak/>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769E2A1E" w:rsidR="00BD156C" w:rsidRDefault="00BD156C"/>
    <w:p w14:paraId="2CC2BEC8" w14:textId="590228E3" w:rsidR="00DF326F" w:rsidRDefault="00DF326F"/>
    <w:p w14:paraId="42E76A20" w14:textId="589FF6C1" w:rsidR="00DF326F" w:rsidRDefault="00DF326F"/>
    <w:p w14:paraId="0BCA2B70" w14:textId="77777777" w:rsidR="00DF326F" w:rsidRPr="00884D40" w:rsidRDefault="00DF326F"/>
    <w:p w14:paraId="32745A49" w14:textId="77777777" w:rsidR="00391A9A" w:rsidRPr="00391A9A" w:rsidRDefault="002A1A98" w:rsidP="00391A9A">
      <w:pPr>
        <w:pStyle w:val="EndNoteBibliography"/>
        <w:spacing w:after="0"/>
        <w:ind w:left="720" w:hanging="720"/>
      </w:pPr>
      <w:r>
        <w:fldChar w:fldCharType="begin"/>
      </w:r>
      <w:r>
        <w:instrText xml:space="preserve"> ADDIN EN.REFLIST </w:instrText>
      </w:r>
      <w:r>
        <w:fldChar w:fldCharType="separate"/>
      </w:r>
      <w:r w:rsidR="00391A9A" w:rsidRPr="00391A9A">
        <w:t>BECKER, D. J., A. D. WASHBURNE, C. L. FAUST, J. R. C. PULLIAM, E. A. MORDECAI, J. O. LLOYD-SMITH, ANDR. K. PLOWRIGHT. 2019. Dynamic and integrative approaches to understanding pathogen spillover. Philos Trans R Soc Lond B Biol Sci 374: 20190014.</w:t>
      </w:r>
    </w:p>
    <w:p w14:paraId="6DB2CB09" w14:textId="77777777" w:rsidR="00391A9A" w:rsidRPr="00391A9A" w:rsidRDefault="00391A9A" w:rsidP="00391A9A">
      <w:pPr>
        <w:pStyle w:val="EndNoteBibliography"/>
        <w:spacing w:after="0"/>
        <w:ind w:left="720" w:hanging="720"/>
      </w:pPr>
      <w:r w:rsidRPr="00391A9A">
        <w:t>BLAGODATSKI, A., K. TRUTNEVA, O. GLAZOVA, O. MITYAEVA, L. SHEVKOVA, E. KEGELES, N. ONYANOV, K. FEDE, A. MAZNINA, E. KHAVINA, S. J. YEO, H. PARK, ANDP. VOLCHKOV. 2021. Avian Influenza in Wild Birds and Poultry: Dissemination Pathways, Monitoring Methods, and Virus Ecology. Pathogens 10.</w:t>
      </w:r>
    </w:p>
    <w:p w14:paraId="24C642FC" w14:textId="77777777" w:rsidR="00391A9A" w:rsidRPr="00391A9A" w:rsidRDefault="00391A9A" w:rsidP="00391A9A">
      <w:pPr>
        <w:pStyle w:val="EndNoteBibliography"/>
        <w:spacing w:after="0"/>
        <w:ind w:left="720" w:hanging="720"/>
      </w:pPr>
      <w:r w:rsidRPr="00391A9A">
        <w:t>BORREMANS, B., C. FAUST, K. R. MANLOVE, S. H. SOKOLOW, ANDJ. O. LLOYD-SMITH. 2019. Cross-species pathogen spillover across ecosystem boundaries: mechanisms and theory. Philos Trans R Soc Lond B Biol Sci 374: 20180344.</w:t>
      </w:r>
    </w:p>
    <w:p w14:paraId="5EC04428" w14:textId="77777777" w:rsidR="00391A9A" w:rsidRPr="00391A9A" w:rsidRDefault="00391A9A" w:rsidP="00391A9A">
      <w:pPr>
        <w:pStyle w:val="EndNoteBibliography"/>
        <w:spacing w:after="0"/>
        <w:ind w:left="720" w:hanging="720"/>
      </w:pPr>
      <w:r w:rsidRPr="00391A9A">
        <w:t>COSTA, T., A. J. CHAVES, R. VALLE, A. DARJI, D. VAN RIEL, T. KUIKEN, N. MAJO, ANDA. RAMIS. 2012. Distribution patterns of influenza virus receptors and viral attachment patterns in the respiratory and intestinal tracts of seven avian species. Vet Res 43: 28.</w:t>
      </w:r>
    </w:p>
    <w:p w14:paraId="73AF5D1F" w14:textId="77777777" w:rsidR="00391A9A" w:rsidRPr="00391A9A" w:rsidRDefault="00391A9A" w:rsidP="00391A9A">
      <w:pPr>
        <w:pStyle w:val="EndNoteBibliography"/>
        <w:spacing w:after="0"/>
        <w:ind w:left="720" w:hanging="720"/>
      </w:pPr>
      <w:r w:rsidRPr="00391A9A">
        <w:t>DE GRAAF, M., ANDR. A. FOUCHIER. 2014. Role of receptor binding specificity in influenza A virus transmission and pathogenesis. EMBO J 33: 823-841.</w:t>
      </w:r>
    </w:p>
    <w:p w14:paraId="410E4F48" w14:textId="77777777" w:rsidR="00391A9A" w:rsidRPr="00391A9A" w:rsidRDefault="00391A9A" w:rsidP="00391A9A">
      <w:pPr>
        <w:pStyle w:val="EndNoteBibliography"/>
        <w:spacing w:after="0"/>
        <w:ind w:left="720" w:hanging="720"/>
      </w:pPr>
      <w:r w:rsidRPr="00391A9A">
        <w:t>DUQUE, H., ANDB. BAXT. 2003. Foot-and-mouth disease virus receptors: comparison of bovine alpha(V) integrin utilization by type A and O viruses. J Virol 77: 2500-2511.</w:t>
      </w:r>
    </w:p>
    <w:p w14:paraId="0A1D0B3A" w14:textId="77777777" w:rsidR="00391A9A" w:rsidRPr="00391A9A" w:rsidRDefault="00391A9A" w:rsidP="00391A9A">
      <w:pPr>
        <w:pStyle w:val="EndNoteBibliography"/>
        <w:spacing w:after="0"/>
        <w:ind w:left="720" w:hanging="720"/>
      </w:pPr>
      <w:r w:rsidRPr="00391A9A">
        <w:t>ELLWANGER, J. H., ANDJ. A. B. CHIES. 2021. Zoonotic spillover: Understanding basic aspects for better prevention. Genet Mol Biol 44: e20200355.</w:t>
      </w:r>
    </w:p>
    <w:p w14:paraId="1B5FF5DD" w14:textId="77777777" w:rsidR="00391A9A" w:rsidRPr="00391A9A" w:rsidRDefault="00391A9A" w:rsidP="00391A9A">
      <w:pPr>
        <w:pStyle w:val="EndNoteBibliography"/>
        <w:spacing w:after="0"/>
        <w:ind w:left="720" w:hanging="720"/>
      </w:pPr>
      <w:r w:rsidRPr="00391A9A">
        <w:t>ENGERING, A., L. HOGERWERF, ANDJ. SLINGENBERGH. 2013. Pathogen-host-environment interplay and disease emergence. Emerg Microbes Infect 2: e5.</w:t>
      </w:r>
    </w:p>
    <w:p w14:paraId="69553147" w14:textId="77777777" w:rsidR="00391A9A" w:rsidRPr="00391A9A" w:rsidRDefault="00391A9A" w:rsidP="00391A9A">
      <w:pPr>
        <w:pStyle w:val="EndNoteBibliography"/>
        <w:spacing w:after="0"/>
        <w:ind w:left="720" w:hanging="720"/>
      </w:pPr>
      <w:r w:rsidRPr="00391A9A">
        <w:t>GALILI, T. 2015. dendextend: an R package for visualizing, adjusting and comparing trees of hierarchical clustering. Bioinformatics 31: 3718-3720.</w:t>
      </w:r>
    </w:p>
    <w:p w14:paraId="1D78DD20" w14:textId="77777777" w:rsidR="00391A9A" w:rsidRPr="00391A9A" w:rsidRDefault="00391A9A" w:rsidP="00391A9A">
      <w:pPr>
        <w:pStyle w:val="EndNoteBibliography"/>
        <w:spacing w:after="0"/>
        <w:ind w:left="720" w:hanging="720"/>
      </w:pPr>
      <w:r w:rsidRPr="00391A9A">
        <w:lastRenderedPageBreak/>
        <w:t>GOTTI, C., ANDF. CLEMENTI. 2004. Neuronal nicotinic receptors: from structure to pathology. Prog Neurobiol 74: 363-396.</w:t>
      </w:r>
    </w:p>
    <w:p w14:paraId="4C8AD126" w14:textId="77777777" w:rsidR="00391A9A" w:rsidRPr="00391A9A" w:rsidRDefault="00391A9A" w:rsidP="00391A9A">
      <w:pPr>
        <w:pStyle w:val="EndNoteBibliography"/>
        <w:spacing w:after="0"/>
        <w:ind w:left="720" w:hanging="720"/>
      </w:pPr>
      <w:r w:rsidRPr="00391A9A">
        <w:t>GOWER, J. C. 1971. A General Coefficient of Similarity and Some of Its Properties. Biometrics 27: 857-871.</w:t>
      </w:r>
    </w:p>
    <w:p w14:paraId="310BFDC7" w14:textId="77777777" w:rsidR="00391A9A" w:rsidRPr="00391A9A" w:rsidRDefault="00391A9A" w:rsidP="00391A9A">
      <w:pPr>
        <w:pStyle w:val="EndNoteBibliography"/>
        <w:spacing w:after="0"/>
        <w:ind w:left="720" w:hanging="720"/>
      </w:pPr>
      <w:r w:rsidRPr="00391A9A">
        <w:t>GUTH, S., E. VISHER, M. BOOTS, ANDC. E. BROOK. 2019. Host phylogenetic distance drives trends in virus virulence and transmissibility across the animal-human interface. Philos Trans R Soc Lond B Biol Sci 374: 20190296.</w:t>
      </w:r>
    </w:p>
    <w:p w14:paraId="32B0913C" w14:textId="77777777" w:rsidR="00391A9A" w:rsidRPr="00391A9A" w:rsidRDefault="00391A9A" w:rsidP="00391A9A">
      <w:pPr>
        <w:pStyle w:val="EndNoteBibliography"/>
        <w:spacing w:after="0"/>
        <w:ind w:left="720" w:hanging="720"/>
      </w:pPr>
      <w:r w:rsidRPr="00391A9A">
        <w:t>HANSBRO, P. M., S. WARNER, J. P. TRACEY, K. E. ARZEY, P. SELLECK, K. O'RILEY, E. L. BECKETT, C. BUNN, P. D. KIRKLAND, D. VIJAYKRISHNA, B. OLSEN, ANDA. C. HURT. 2010. Surveillance and analysis of avian influenza viruses, Australia. Emerg Infect Dis 16: 1896-1904.</w:t>
      </w:r>
    </w:p>
    <w:p w14:paraId="009E982B" w14:textId="77777777" w:rsidR="00391A9A" w:rsidRPr="00391A9A" w:rsidRDefault="00391A9A" w:rsidP="00391A9A">
      <w:pPr>
        <w:pStyle w:val="EndNoteBibliography"/>
        <w:spacing w:after="0"/>
        <w:ind w:left="720" w:hanging="720"/>
      </w:pPr>
      <w:r w:rsidRPr="00391A9A">
        <w:t>KASSAMBARA, A., ANDF. MUNDT. 2017. Package ‘factoextra’. Extract and visualize the results of multivariate data analyses 76.</w:t>
      </w:r>
    </w:p>
    <w:p w14:paraId="42FE3CBB" w14:textId="77777777" w:rsidR="00391A9A" w:rsidRPr="00391A9A" w:rsidRDefault="00391A9A" w:rsidP="00391A9A">
      <w:pPr>
        <w:pStyle w:val="EndNoteBibliography"/>
        <w:spacing w:after="0"/>
        <w:ind w:left="720" w:hanging="720"/>
      </w:pPr>
      <w:r w:rsidRPr="00391A9A">
        <w:t>KUCHIPUDI, S. V., R. K. NELLI, A. GONTU, R. SATYAKUMAR, M. SURENDRAN NAIR, ANDM. SUBBIAH. 2021. Sialic Acid Receptors: The Key to Solving the Enigma of Zoonotic Virus Spillover. Viruses 13.</w:t>
      </w:r>
    </w:p>
    <w:p w14:paraId="20974EE5" w14:textId="77777777" w:rsidR="00391A9A" w:rsidRPr="00391A9A" w:rsidRDefault="00391A9A" w:rsidP="00391A9A">
      <w:pPr>
        <w:pStyle w:val="EndNoteBibliography"/>
        <w:spacing w:after="0"/>
        <w:ind w:left="720" w:hanging="720"/>
      </w:pPr>
      <w:r w:rsidRPr="00391A9A">
        <w:t>LE NOVERE, N., ANDJ. P. CHANGEUX. 1995. Molecular evolution of the nicotinic acetylcholine receptor: an example of multigene family in excitable cells. J Mol Evol 40: 155-172.</w:t>
      </w:r>
    </w:p>
    <w:p w14:paraId="1B27FAEA" w14:textId="77777777" w:rsidR="00391A9A" w:rsidRPr="00391A9A" w:rsidRDefault="00391A9A" w:rsidP="00391A9A">
      <w:pPr>
        <w:pStyle w:val="EndNoteBibliography"/>
        <w:spacing w:after="0"/>
        <w:ind w:left="720" w:hanging="720"/>
      </w:pPr>
      <w:r w:rsidRPr="00391A9A">
        <w:t>LIN, Y. P., D. M. TUFTS, M. COMBS, A. P. DUPUIS, 2ND, A. L. MARCINKIEWICZ, A. D. HIRSBRUNNER, A. J. DIAZ, J. L. STOUT, A. M. BLOM, K. STRLE, A. D. DAVIS, L. D. KRAMER, S. O. KOLOKOTRONIS, ANDM. A. DIUK-WASSER. 2022. Cellular and immunological mechanisms influence host-adapted phenotypes in a vector-borne microparasite. Proc Biol Sci 289: 20212087.</w:t>
      </w:r>
    </w:p>
    <w:p w14:paraId="12B560CD" w14:textId="77777777" w:rsidR="00391A9A" w:rsidRPr="00391A9A" w:rsidRDefault="00391A9A" w:rsidP="00391A9A">
      <w:pPr>
        <w:pStyle w:val="EndNoteBibliography"/>
        <w:spacing w:after="0"/>
        <w:ind w:left="720" w:hanging="720"/>
      </w:pPr>
      <w:r w:rsidRPr="00391A9A">
        <w:t>LONGDON, B., M. A. BROCKHURST, C. A. RUSSELL, J. J. WELCH, ANDF. M. JIGGINS. 2014. The evolution and genetics of virus host shifts. PLoS Pathog 10: e1004395.</w:t>
      </w:r>
    </w:p>
    <w:p w14:paraId="529F8554" w14:textId="77777777" w:rsidR="00391A9A" w:rsidRPr="00391A9A" w:rsidRDefault="00391A9A" w:rsidP="00391A9A">
      <w:pPr>
        <w:pStyle w:val="EndNoteBibliography"/>
        <w:spacing w:after="0"/>
        <w:ind w:left="720" w:hanging="720"/>
      </w:pPr>
      <w:r w:rsidRPr="00391A9A">
        <w:t>MA, W., R. E. KAHN, ANDJ. A. RICHT. 2008. The pig as a mixing vessel for influenza viruses: Human and veterinary implications. J Mol Genet Med 3: 158-166.</w:t>
      </w:r>
    </w:p>
    <w:p w14:paraId="26025592" w14:textId="77777777" w:rsidR="00391A9A" w:rsidRPr="00391A9A" w:rsidRDefault="00391A9A" w:rsidP="00391A9A">
      <w:pPr>
        <w:pStyle w:val="EndNoteBibliography"/>
        <w:spacing w:after="0"/>
        <w:ind w:left="720" w:hanging="720"/>
      </w:pPr>
      <w:r w:rsidRPr="00391A9A">
        <w:t>MARSTON, D. A., A. C. BANYARD, L. M. MCELHINNEY, C. M. FREULING, S. FINKE, X. DE LAMBALLERIE, T. MULLER, ANDA. R. FOOKS. 2018. The lyssavirus host-specificity conundrum-rabies virus-the exception not the rule. Curr Opin Virol 28: 68-73.</w:t>
      </w:r>
    </w:p>
    <w:p w14:paraId="15C5090A" w14:textId="77777777" w:rsidR="00391A9A" w:rsidRPr="00391A9A" w:rsidRDefault="00391A9A" w:rsidP="00391A9A">
      <w:pPr>
        <w:pStyle w:val="EndNoteBibliography"/>
        <w:spacing w:after="0"/>
        <w:ind w:left="720" w:hanging="720"/>
      </w:pPr>
      <w:r w:rsidRPr="00391A9A">
        <w:t>MOLLENTZE, N., S. A. BABAYAN, ANDD. G. STREICKER. 2021. Identifying and prioritizing potential human-infecting viruses from their genome sequences. PLOS Biology 19: e3001390.</w:t>
      </w:r>
    </w:p>
    <w:p w14:paraId="15D7C5A6" w14:textId="77777777" w:rsidR="00391A9A" w:rsidRPr="00391A9A" w:rsidRDefault="00391A9A" w:rsidP="00391A9A">
      <w:pPr>
        <w:pStyle w:val="EndNoteBibliography"/>
        <w:spacing w:after="0"/>
        <w:ind w:left="720" w:hanging="720"/>
      </w:pPr>
      <w:r w:rsidRPr="00391A9A">
        <w:t>MOLLENTZE, N., D. G. STREICKER, P. R. MURCIA, K. HAMPSON, ANDR. BIEK. 2020. Virulence mismatches in index hosts shape the outcomes of cross-species transmission. Proc Natl Acad Sci U S A 117: 28859-28866.</w:t>
      </w:r>
    </w:p>
    <w:p w14:paraId="721E6AC6" w14:textId="77777777" w:rsidR="00391A9A" w:rsidRPr="00391A9A" w:rsidRDefault="00391A9A" w:rsidP="00391A9A">
      <w:pPr>
        <w:pStyle w:val="EndNoteBibliography"/>
        <w:spacing w:after="0"/>
        <w:ind w:left="720" w:hanging="720"/>
      </w:pPr>
      <w:r w:rsidRPr="00391A9A">
        <w:t>OLIVAL, K. J., P. R. HOSSEINI, C. ZAMBRANA-TORRELIO, N. ROSS, T. L. BOGICH, ANDP. DASZAK. 2017. Host and viral traits predict zoonotic spillover from mammals. Nature 546: 646-650.</w:t>
      </w:r>
    </w:p>
    <w:p w14:paraId="7143B6DB" w14:textId="77777777" w:rsidR="00391A9A" w:rsidRPr="00391A9A" w:rsidRDefault="00391A9A" w:rsidP="00391A9A">
      <w:pPr>
        <w:pStyle w:val="EndNoteBibliography"/>
        <w:spacing w:after="0"/>
        <w:ind w:left="720" w:hanging="720"/>
      </w:pPr>
      <w:r w:rsidRPr="00391A9A">
        <w:t>PARK, A. W. 2019. Phylogenetic aggregation increases zoonotic potential of mammalian viruses. Biol Lett 15: 20190668.</w:t>
      </w:r>
    </w:p>
    <w:p w14:paraId="3B6AA575" w14:textId="77777777" w:rsidR="00391A9A" w:rsidRPr="00391A9A" w:rsidRDefault="00391A9A" w:rsidP="00391A9A">
      <w:pPr>
        <w:pStyle w:val="EndNoteBibliography"/>
        <w:spacing w:after="0"/>
        <w:ind w:left="720" w:hanging="720"/>
      </w:pPr>
      <w:r w:rsidRPr="00391A9A">
        <w:t>PENAKALAPATI, G., J. SWARTHOUT, M. J. DELAHOY, L. MCALILEY, B. WODNIK, K. LEVY, ANDM. C. FREEMAN. 2017. Exposure to Animal Feces and Human Health: A Systematic Review and Proposed Research Priorities. Environ Sci Technol 51: 11537-11552.</w:t>
      </w:r>
    </w:p>
    <w:p w14:paraId="553BD467" w14:textId="77777777" w:rsidR="00391A9A" w:rsidRPr="00391A9A" w:rsidRDefault="00391A9A" w:rsidP="00391A9A">
      <w:pPr>
        <w:pStyle w:val="EndNoteBibliography"/>
        <w:spacing w:after="0"/>
        <w:ind w:left="720" w:hanging="720"/>
      </w:pPr>
      <w:r w:rsidRPr="00391A9A">
        <w:t>PLOWRIGHT, R. K., C. R. PARRISH, H. MCCALLUM, P. J. HUDSON, A. I. KO, A. L. GRAHAM, ANDJ. O. LLOYD-SMITH. 2017. Pathways to zoonotic spillover. Nat Rev Microbiol 15: 502-510.</w:t>
      </w:r>
    </w:p>
    <w:p w14:paraId="581C61BA" w14:textId="77777777" w:rsidR="00391A9A" w:rsidRPr="00391A9A" w:rsidRDefault="00391A9A" w:rsidP="00391A9A">
      <w:pPr>
        <w:pStyle w:val="EndNoteBibliography"/>
        <w:spacing w:after="0"/>
        <w:ind w:left="720" w:hanging="720"/>
      </w:pPr>
      <w:r w:rsidRPr="00391A9A">
        <w:t>PULLIAM, J. R., ANDJ. DUSHOFF. 2009. Ability to replicate in the cytoplasm predicts zoonotic transmission of livestock viruses. J Infect Dis 199: 565-568.</w:t>
      </w:r>
    </w:p>
    <w:p w14:paraId="048AF419" w14:textId="77777777" w:rsidR="00391A9A" w:rsidRPr="00391A9A" w:rsidRDefault="00391A9A" w:rsidP="00391A9A">
      <w:pPr>
        <w:pStyle w:val="EndNoteBibliography"/>
        <w:spacing w:after="0"/>
        <w:ind w:left="720" w:hanging="720"/>
      </w:pPr>
      <w:r w:rsidRPr="00391A9A">
        <w:t>RENDON-MARIN, S., R. DA FONTOURA BUDASZEWSKI, C. W. CANAL, ANDJ. RUIZ-SAENZ. 2019. Tropism and molecular pathogenesis of canine distemper virus. Virol J 16: 30.</w:t>
      </w:r>
    </w:p>
    <w:p w14:paraId="0D9B7634" w14:textId="77777777" w:rsidR="00391A9A" w:rsidRPr="00391A9A" w:rsidRDefault="00391A9A" w:rsidP="00391A9A">
      <w:pPr>
        <w:pStyle w:val="EndNoteBibliography"/>
        <w:spacing w:after="0"/>
        <w:ind w:left="720" w:hanging="720"/>
      </w:pPr>
      <w:r w:rsidRPr="00391A9A">
        <w:t xml:space="preserve">RUIZ-ARAVENA, M., C. MCKEE, A. GAMBLE, T. LUNN, A. MORRIS, C. E. SNEDDEN, C. K. YINDA, J. R. PORT, D. W. BUCHHOLZ, Y. Y. YEO, C. FAUST, E. JAX, L. DEE, D. N. JONES, M. K. KESSLER, C. FALVO, D. </w:t>
      </w:r>
      <w:r w:rsidRPr="00391A9A">
        <w:lastRenderedPageBreak/>
        <w:t>CROWLEY, N. BHARTI, C. E. BROOK, H. C. AGUILAR, A. J. PEEL, O. RESTIF, T. SCHOUNTZ, C. R. PARRISH, E. S. GURLEY, J. O. LLOYD-SMITH, P. J. HUDSON, V. J. MUNSTER, ANDR. K. PLOWRIGHT. 2022. Ecology, evolution and spillover of coronaviruses from bats. Nat Rev Microbiol 20: 299-314.</w:t>
      </w:r>
    </w:p>
    <w:p w14:paraId="7BC48FF0" w14:textId="77777777" w:rsidR="00391A9A" w:rsidRPr="00391A9A" w:rsidRDefault="00391A9A" w:rsidP="00391A9A">
      <w:pPr>
        <w:pStyle w:val="EndNoteBibliography"/>
        <w:spacing w:after="0"/>
        <w:ind w:left="720" w:hanging="720"/>
      </w:pPr>
      <w:r w:rsidRPr="00391A9A">
        <w:t>SATO, S., ANDH. KIYONO. 2012. The mucosal immune system of the respiratory tract. Curr Opin Virol 2: 225-232.</w:t>
      </w:r>
    </w:p>
    <w:p w14:paraId="0417A662" w14:textId="77777777" w:rsidR="00391A9A" w:rsidRPr="00391A9A" w:rsidRDefault="00391A9A" w:rsidP="00391A9A">
      <w:pPr>
        <w:pStyle w:val="EndNoteBibliography"/>
        <w:spacing w:after="0"/>
        <w:ind w:left="720" w:hanging="720"/>
      </w:pPr>
      <w:r w:rsidRPr="00391A9A">
        <w:t>VALERO-RELLO, A., ANDR. SANJUÁN. 2022. Enveloped viruses show increased propensity to cross-species transmission and zoonosis. bioRxiv: 2022.2007.2029.501861.</w:t>
      </w:r>
    </w:p>
    <w:p w14:paraId="3569DE2E" w14:textId="77777777" w:rsidR="00391A9A" w:rsidRPr="00391A9A" w:rsidRDefault="00391A9A" w:rsidP="00391A9A">
      <w:pPr>
        <w:pStyle w:val="EndNoteBibliography"/>
        <w:spacing w:after="0"/>
        <w:ind w:left="720" w:hanging="720"/>
      </w:pPr>
      <w:r w:rsidRPr="00391A9A">
        <w:t>WOOLHOUSE, M., F. SCOTT, Z. HUDSON, R. HOWEY, ANDM. CHASE-TOPPING. 2012. Human viruses: discovery and emergence. Philos Trans R Soc Lond B Biol Sci 367: 2864-2871.</w:t>
      </w:r>
    </w:p>
    <w:p w14:paraId="5EBC827F" w14:textId="77777777" w:rsidR="00391A9A" w:rsidRPr="00391A9A" w:rsidRDefault="00391A9A" w:rsidP="00391A9A">
      <w:pPr>
        <w:pStyle w:val="EndNoteBibliography"/>
        <w:ind w:left="720" w:hanging="720"/>
      </w:pPr>
      <w:r w:rsidRPr="00391A9A">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194DF4FE"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2"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3"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4"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5" w:author="Nicole LYNN Gottdenker" w:date="2022-10-19T12:23:00Z" w:initials="NLG">
    <w:p w14:paraId="16474B76" w14:textId="31D984A6" w:rsidR="00C11DC6" w:rsidRDefault="00C11DC6" w:rsidP="00572FAB">
      <w:pPr>
        <w:pStyle w:val="CommentText"/>
      </w:pPr>
      <w:r>
        <w:rPr>
          <w:rStyle w:val="CommentReference"/>
        </w:rPr>
        <w:annotationRef/>
      </w:r>
      <w:r>
        <w:t xml:space="preserve">I don't know what that is trying to say </w:t>
      </w:r>
    </w:p>
  </w:comment>
  <w:comment w:id="6"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7"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8"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9"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10" w:author="Nicole LYNN Gottdenker" w:date="2022-10-19T15:49:00Z" w:initials="NLG">
    <w:p w14:paraId="55FB5E2B" w14:textId="77777777" w:rsidR="00A53E60" w:rsidRDefault="00A53E60" w:rsidP="00A53E60">
      <w:pPr>
        <w:pStyle w:val="CommentText"/>
      </w:pPr>
      <w:r>
        <w:rPr>
          <w:rStyle w:val="CommentReference"/>
        </w:rPr>
        <w:annotationRef/>
      </w:r>
      <w:r>
        <w:t>What is HSPG?</w:t>
      </w:r>
    </w:p>
  </w:comment>
  <w:comment w:id="11" w:author="Nicole LYNN Gottdenker" w:date="2022-10-19T15:57:00Z" w:initials="NLG">
    <w:p w14:paraId="275879C7" w14:textId="77777777" w:rsidR="00A53E60" w:rsidRDefault="00A53E60" w:rsidP="00A53E60">
      <w:pPr>
        <w:pStyle w:val="CommentText"/>
      </w:pPr>
      <w:r>
        <w:rPr>
          <w:rStyle w:val="CommentReference"/>
        </w:rPr>
        <w:annotationRef/>
      </w:r>
      <w:r>
        <w:t>Also zoonotic an non-zoonotic ellipses overlap- do they not?</w:t>
      </w:r>
    </w:p>
  </w:comment>
  <w:comment w:id="12"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3"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4"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15"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6" w:author="Nicole LYNN Gottdenker" w:date="2022-10-19T15:58:00Z" w:initials="NLG">
    <w:p w14:paraId="48BAC386" w14:textId="77777777" w:rsidR="003C6071" w:rsidRDefault="003C6071" w:rsidP="003C6071">
      <w:pPr>
        <w:pStyle w:val="CommentText"/>
      </w:pPr>
      <w:r>
        <w:rPr>
          <w:rStyle w:val="CommentReference"/>
        </w:rPr>
        <w:annotationRef/>
      </w:r>
      <w:r>
        <w:t>Do you have filoviruses in here as well?</w:t>
      </w:r>
    </w:p>
  </w:comment>
  <w:comment w:id="17" w:author="Nicole LYNN Gottdenker" w:date="2022-10-19T15:59:00Z" w:initials="NLG">
    <w:p w14:paraId="50A5807D" w14:textId="77777777" w:rsidR="00A94849" w:rsidRDefault="00A94849">
      <w:pPr>
        <w:pStyle w:val="CommentText"/>
      </w:pPr>
      <w:r>
        <w:rPr>
          <w:rStyle w:val="CommentReference"/>
        </w:rPr>
        <w:annotationRef/>
      </w:r>
      <w:r>
        <w:t>This is interesting</w:t>
      </w:r>
    </w:p>
    <w:p w14:paraId="783F14DF" w14:textId="77777777" w:rsidR="00A94849" w:rsidRDefault="00A94849">
      <w:pPr>
        <w:pStyle w:val="CommentText"/>
      </w:pPr>
      <w:r>
        <w:t xml:space="preserve">Also is WNV included in here? (+ stranded RNA virus) JEV complex </w:t>
      </w:r>
    </w:p>
    <w:p w14:paraId="6AD3EF74" w14:textId="77777777" w:rsidR="00A94849" w:rsidRDefault="00A94849" w:rsidP="003D48C8">
      <w:pPr>
        <w:pStyle w:val="CommentText"/>
      </w:pPr>
      <w:r>
        <w:t>Likes monocytes, neurons, heart</w:t>
      </w:r>
    </w:p>
  </w:comment>
  <w:comment w:id="18" w:author="Nicole LYNN Gottdenker" w:date="2022-10-19T16:00:00Z" w:initials="NLG">
    <w:p w14:paraId="53B673B1" w14:textId="77777777" w:rsidR="00A94849" w:rsidRDefault="00A94849" w:rsidP="00EF1653">
      <w:pPr>
        <w:pStyle w:val="CommentText"/>
      </w:pPr>
      <w:r>
        <w:rPr>
          <w:rStyle w:val="CommentReference"/>
        </w:rPr>
        <w:annotationRef/>
      </w:r>
      <w:r>
        <w:t>Do you have the list of viru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0"/>
  <w15:commentEx w15:paraId="02F87D26" w15:paraIdParent="2B626E6B" w15:done="0"/>
  <w15:commentEx w15:paraId="16474B76" w15:done="0"/>
  <w15:commentEx w15:paraId="3E5F68B3" w15:done="1"/>
  <w15:commentEx w15:paraId="021E392A" w15:paraIdParent="3E5F68B3" w15:done="1"/>
  <w15:commentEx w15:paraId="2D94D920" w15:paraIdParent="3E5F68B3" w15:done="1"/>
  <w15:commentEx w15:paraId="2446A442" w15:done="1"/>
  <w15:commentEx w15:paraId="55FB5E2B" w15:done="1"/>
  <w15:commentEx w15:paraId="275879C7" w15:paraIdParent="55FB5E2B" w15:done="1"/>
  <w15:commentEx w15:paraId="3B66BF2B" w15:done="1"/>
  <w15:commentEx w15:paraId="769B64BE" w15:paraIdParent="3B66BF2B" w15:done="1"/>
  <w15:commentEx w15:paraId="0FA73042" w15:done="1"/>
  <w15:commentEx w15:paraId="1B7BF7AE" w15:done="0"/>
  <w15:commentEx w15:paraId="48BAC386" w15:done="1"/>
  <w15:commentEx w15:paraId="6AD3EF74" w15:done="1"/>
  <w15:commentEx w15:paraId="53B673B1" w15:paraIdParent="6AD3EF7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6AC6" w16cex:dateUtc="2022-10-19T16:23: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9B22" w16cex:dateUtc="2022-10-19T19:49:00Z"/>
  <w16cex:commentExtensible w16cex:durableId="26FA9CEB" w16cex:dateUtc="2022-10-19T19:57:00Z"/>
  <w16cex:commentExtensible w16cex:durableId="26FA8CAB" w16cex:dateUtc="2022-10-19T18:48:00Z"/>
  <w16cex:commentExtensible w16cex:durableId="26FA8CD8" w16cex:dateUtc="2022-10-19T18:48:00Z"/>
  <w16cex:commentExtensible w16cex:durableId="26FA9B55" w16cex:dateUtc="2022-10-19T19:50:00Z"/>
  <w16cex:commentExtensible w16cex:durableId="26FA9C8A" w16cex:dateUtc="2022-10-19T19:55:00Z"/>
  <w16cex:commentExtensible w16cex:durableId="26FA9D22" w16cex:dateUtc="2022-10-19T19:58:00Z"/>
  <w16cex:commentExtensible w16cex:durableId="26FA9D78" w16cex:dateUtc="2022-10-19T19:59:00Z"/>
  <w16cex:commentExtensible w16cex:durableId="26FA9D87" w16cex:dateUtc="2022-10-19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16474B76" w16cid:durableId="26FA6AC6"/>
  <w16cid:commentId w16cid:paraId="3E5F68B3" w16cid:durableId="26FA727C"/>
  <w16cid:commentId w16cid:paraId="021E392A" w16cid:durableId="26FA7299"/>
  <w16cid:commentId w16cid:paraId="2D94D920" w16cid:durableId="26FA9DCB"/>
  <w16cid:commentId w16cid:paraId="2446A442" w16cid:durableId="26FA7913"/>
  <w16cid:commentId w16cid:paraId="55FB5E2B" w16cid:durableId="26FA9B22"/>
  <w16cid:commentId w16cid:paraId="275879C7" w16cid:durableId="26FA9CEB"/>
  <w16cid:commentId w16cid:paraId="3B66BF2B" w16cid:durableId="26FA8CAB"/>
  <w16cid:commentId w16cid:paraId="769B64BE" w16cid:durableId="26FA8CD8"/>
  <w16cid:commentId w16cid:paraId="0FA73042" w16cid:durableId="26FA9B55"/>
  <w16cid:commentId w16cid:paraId="1B7BF7AE" w16cid:durableId="26FA9C8A"/>
  <w16cid:commentId w16cid:paraId="48BAC386" w16cid:durableId="26FA9D22"/>
  <w16cid:commentId w16cid:paraId="6AD3EF74" w16cid:durableId="26FA9D78"/>
  <w16cid:commentId w16cid:paraId="53B673B1" w16cid:durableId="26FA9D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0"/>
  </w:num>
  <w:num w:numId="2" w16cid:durableId="496727877">
    <w:abstractNumId w:val="1"/>
  </w:num>
  <w:num w:numId="3" w16cid:durableId="701978871">
    <w:abstractNumId w:val="2"/>
  </w:num>
  <w:num w:numId="4" w16cid:durableId="12547079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7493&lt;/item&gt;&lt;item&gt;7494&lt;/item&gt;&lt;item&gt;7495&lt;/item&gt;&lt;item&gt;7496&lt;/item&gt;&lt;item&gt;7497&lt;/item&gt;&lt;item&gt;7615&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1&lt;/item&gt;&lt;item&gt;7643&lt;/item&gt;&lt;/record-ids&gt;&lt;/item&gt;&lt;/Libraries&gt;"/>
  </w:docVars>
  <w:rsids>
    <w:rsidRoot w:val="00BD65F0"/>
    <w:rsid w:val="000053F2"/>
    <w:rsid w:val="00010045"/>
    <w:rsid w:val="0001464F"/>
    <w:rsid w:val="00016C23"/>
    <w:rsid w:val="000173D1"/>
    <w:rsid w:val="000325BF"/>
    <w:rsid w:val="00032879"/>
    <w:rsid w:val="00041D61"/>
    <w:rsid w:val="0006574A"/>
    <w:rsid w:val="000C03D5"/>
    <w:rsid w:val="000E097C"/>
    <w:rsid w:val="000F16D0"/>
    <w:rsid w:val="00112196"/>
    <w:rsid w:val="00113DE3"/>
    <w:rsid w:val="001160DC"/>
    <w:rsid w:val="00116909"/>
    <w:rsid w:val="001236A5"/>
    <w:rsid w:val="00125DB6"/>
    <w:rsid w:val="00132795"/>
    <w:rsid w:val="00142773"/>
    <w:rsid w:val="00151E04"/>
    <w:rsid w:val="00164ADF"/>
    <w:rsid w:val="00167822"/>
    <w:rsid w:val="001762BB"/>
    <w:rsid w:val="00190E35"/>
    <w:rsid w:val="0019200A"/>
    <w:rsid w:val="001A0ED1"/>
    <w:rsid w:val="001A6745"/>
    <w:rsid w:val="001B2C0A"/>
    <w:rsid w:val="001C350C"/>
    <w:rsid w:val="001D79CE"/>
    <w:rsid w:val="00230067"/>
    <w:rsid w:val="00233C3B"/>
    <w:rsid w:val="0023623B"/>
    <w:rsid w:val="002371DA"/>
    <w:rsid w:val="00237FCB"/>
    <w:rsid w:val="00243D46"/>
    <w:rsid w:val="002453BD"/>
    <w:rsid w:val="0027137E"/>
    <w:rsid w:val="00271C63"/>
    <w:rsid w:val="00272AB0"/>
    <w:rsid w:val="00276459"/>
    <w:rsid w:val="00284505"/>
    <w:rsid w:val="002A07D2"/>
    <w:rsid w:val="002A1A98"/>
    <w:rsid w:val="002B3A26"/>
    <w:rsid w:val="002C088E"/>
    <w:rsid w:val="002D2C53"/>
    <w:rsid w:val="00304735"/>
    <w:rsid w:val="0030795B"/>
    <w:rsid w:val="00311BB4"/>
    <w:rsid w:val="003243B7"/>
    <w:rsid w:val="00334054"/>
    <w:rsid w:val="00376E97"/>
    <w:rsid w:val="0038271A"/>
    <w:rsid w:val="00384A96"/>
    <w:rsid w:val="00386B41"/>
    <w:rsid w:val="00391A9A"/>
    <w:rsid w:val="0039536C"/>
    <w:rsid w:val="003A1ECB"/>
    <w:rsid w:val="003C6071"/>
    <w:rsid w:val="003C7738"/>
    <w:rsid w:val="003E7783"/>
    <w:rsid w:val="003F215B"/>
    <w:rsid w:val="0041223B"/>
    <w:rsid w:val="004131A4"/>
    <w:rsid w:val="00431EC6"/>
    <w:rsid w:val="00437E41"/>
    <w:rsid w:val="004406A4"/>
    <w:rsid w:val="00444FB6"/>
    <w:rsid w:val="004509F2"/>
    <w:rsid w:val="004A0098"/>
    <w:rsid w:val="004A25AF"/>
    <w:rsid w:val="004B7A85"/>
    <w:rsid w:val="004C6D97"/>
    <w:rsid w:val="004D5603"/>
    <w:rsid w:val="004F5168"/>
    <w:rsid w:val="004F7A57"/>
    <w:rsid w:val="00511715"/>
    <w:rsid w:val="00517E64"/>
    <w:rsid w:val="00520FF4"/>
    <w:rsid w:val="00521761"/>
    <w:rsid w:val="00530DE4"/>
    <w:rsid w:val="00535143"/>
    <w:rsid w:val="005358B6"/>
    <w:rsid w:val="00562A8B"/>
    <w:rsid w:val="0057511D"/>
    <w:rsid w:val="0057670D"/>
    <w:rsid w:val="005907E1"/>
    <w:rsid w:val="005A1D0D"/>
    <w:rsid w:val="005A39E3"/>
    <w:rsid w:val="005B2CF6"/>
    <w:rsid w:val="005B3FCE"/>
    <w:rsid w:val="005B5ECF"/>
    <w:rsid w:val="005C1ADE"/>
    <w:rsid w:val="005D3E91"/>
    <w:rsid w:val="005E17B8"/>
    <w:rsid w:val="005F4B32"/>
    <w:rsid w:val="0060569B"/>
    <w:rsid w:val="0061598C"/>
    <w:rsid w:val="006201FD"/>
    <w:rsid w:val="00633609"/>
    <w:rsid w:val="00647DC8"/>
    <w:rsid w:val="00680F85"/>
    <w:rsid w:val="00687307"/>
    <w:rsid w:val="006A4CF9"/>
    <w:rsid w:val="006A5616"/>
    <w:rsid w:val="006A5F35"/>
    <w:rsid w:val="006B7504"/>
    <w:rsid w:val="006C5851"/>
    <w:rsid w:val="006D32F9"/>
    <w:rsid w:val="006E659E"/>
    <w:rsid w:val="006E73F6"/>
    <w:rsid w:val="007059A1"/>
    <w:rsid w:val="007154E9"/>
    <w:rsid w:val="00721867"/>
    <w:rsid w:val="007251EE"/>
    <w:rsid w:val="00737B33"/>
    <w:rsid w:val="00782E02"/>
    <w:rsid w:val="007E1970"/>
    <w:rsid w:val="007E7190"/>
    <w:rsid w:val="007F6EB0"/>
    <w:rsid w:val="008104FE"/>
    <w:rsid w:val="00811547"/>
    <w:rsid w:val="00812D2E"/>
    <w:rsid w:val="00832B65"/>
    <w:rsid w:val="00857E62"/>
    <w:rsid w:val="00860263"/>
    <w:rsid w:val="00861C49"/>
    <w:rsid w:val="0086444E"/>
    <w:rsid w:val="00874699"/>
    <w:rsid w:val="008806C2"/>
    <w:rsid w:val="008820FE"/>
    <w:rsid w:val="00884D40"/>
    <w:rsid w:val="00894134"/>
    <w:rsid w:val="00894816"/>
    <w:rsid w:val="008A1F1E"/>
    <w:rsid w:val="008A5622"/>
    <w:rsid w:val="008B0CE0"/>
    <w:rsid w:val="008B1020"/>
    <w:rsid w:val="008C13E5"/>
    <w:rsid w:val="008C1737"/>
    <w:rsid w:val="008C49F6"/>
    <w:rsid w:val="008C5894"/>
    <w:rsid w:val="008D0723"/>
    <w:rsid w:val="008D081D"/>
    <w:rsid w:val="008D1ABC"/>
    <w:rsid w:val="008D73FA"/>
    <w:rsid w:val="008E7540"/>
    <w:rsid w:val="008E79E0"/>
    <w:rsid w:val="00912C43"/>
    <w:rsid w:val="00913D22"/>
    <w:rsid w:val="009338FC"/>
    <w:rsid w:val="00937F9B"/>
    <w:rsid w:val="00951CB4"/>
    <w:rsid w:val="00955B20"/>
    <w:rsid w:val="009626E7"/>
    <w:rsid w:val="00963116"/>
    <w:rsid w:val="009A05AB"/>
    <w:rsid w:val="009C7E07"/>
    <w:rsid w:val="009E56F6"/>
    <w:rsid w:val="009E7966"/>
    <w:rsid w:val="009F50AB"/>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414A"/>
    <w:rsid w:val="00AD6C3E"/>
    <w:rsid w:val="00AE0E9C"/>
    <w:rsid w:val="00AF12C4"/>
    <w:rsid w:val="00B04025"/>
    <w:rsid w:val="00B04F24"/>
    <w:rsid w:val="00B068F4"/>
    <w:rsid w:val="00B2318F"/>
    <w:rsid w:val="00B24C2F"/>
    <w:rsid w:val="00B423B4"/>
    <w:rsid w:val="00B50EDA"/>
    <w:rsid w:val="00B73B72"/>
    <w:rsid w:val="00B7436B"/>
    <w:rsid w:val="00B7568C"/>
    <w:rsid w:val="00BA02B7"/>
    <w:rsid w:val="00BA3EC3"/>
    <w:rsid w:val="00BA41ED"/>
    <w:rsid w:val="00BA77F1"/>
    <w:rsid w:val="00BD0227"/>
    <w:rsid w:val="00BD156C"/>
    <w:rsid w:val="00BD328A"/>
    <w:rsid w:val="00BD65F0"/>
    <w:rsid w:val="00BE501D"/>
    <w:rsid w:val="00BF6D83"/>
    <w:rsid w:val="00C11DC6"/>
    <w:rsid w:val="00C34951"/>
    <w:rsid w:val="00C432B9"/>
    <w:rsid w:val="00C43388"/>
    <w:rsid w:val="00C44318"/>
    <w:rsid w:val="00C47B0A"/>
    <w:rsid w:val="00C51C8B"/>
    <w:rsid w:val="00C54E5F"/>
    <w:rsid w:val="00C67E1D"/>
    <w:rsid w:val="00C73CA8"/>
    <w:rsid w:val="00C74ADD"/>
    <w:rsid w:val="00C84C77"/>
    <w:rsid w:val="00CB7A8E"/>
    <w:rsid w:val="00CD44B5"/>
    <w:rsid w:val="00CD54B1"/>
    <w:rsid w:val="00CE0E06"/>
    <w:rsid w:val="00CE29F1"/>
    <w:rsid w:val="00CF2BC0"/>
    <w:rsid w:val="00CF2C53"/>
    <w:rsid w:val="00D0031B"/>
    <w:rsid w:val="00D10C62"/>
    <w:rsid w:val="00D15FE3"/>
    <w:rsid w:val="00D21ADB"/>
    <w:rsid w:val="00D24C5C"/>
    <w:rsid w:val="00D427A7"/>
    <w:rsid w:val="00D438F7"/>
    <w:rsid w:val="00D63974"/>
    <w:rsid w:val="00D7768F"/>
    <w:rsid w:val="00D86B3B"/>
    <w:rsid w:val="00DB19C7"/>
    <w:rsid w:val="00DB752E"/>
    <w:rsid w:val="00DE0F0B"/>
    <w:rsid w:val="00DF0A72"/>
    <w:rsid w:val="00DF326F"/>
    <w:rsid w:val="00DF406D"/>
    <w:rsid w:val="00E25750"/>
    <w:rsid w:val="00E344CD"/>
    <w:rsid w:val="00E4722B"/>
    <w:rsid w:val="00E55158"/>
    <w:rsid w:val="00E6171C"/>
    <w:rsid w:val="00E77CCE"/>
    <w:rsid w:val="00E9255D"/>
    <w:rsid w:val="00EA6C73"/>
    <w:rsid w:val="00EE07D8"/>
    <w:rsid w:val="00EE2A68"/>
    <w:rsid w:val="00EE7D87"/>
    <w:rsid w:val="00F15805"/>
    <w:rsid w:val="00F22936"/>
    <w:rsid w:val="00F43533"/>
    <w:rsid w:val="00F45D1E"/>
    <w:rsid w:val="00F55701"/>
    <w:rsid w:val="00F7291C"/>
    <w:rsid w:val="00F7432A"/>
    <w:rsid w:val="00FB227A"/>
    <w:rsid w:val="00FC416B"/>
    <w:rsid w:val="00FC7F44"/>
    <w:rsid w:val="00FD1570"/>
    <w:rsid w:val="00FE517B"/>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hyperlink" Target="https://pubmed.ncbi.nlm.nih.gov/3479970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42</TotalTime>
  <Pages>24</Pages>
  <Words>9287</Words>
  <Characters>5293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42</cp:revision>
  <dcterms:created xsi:type="dcterms:W3CDTF">2022-10-26T14:21:00Z</dcterms:created>
  <dcterms:modified xsi:type="dcterms:W3CDTF">2022-10-29T15:19:00Z</dcterms:modified>
</cp:coreProperties>
</file>